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Supervised by Prof. Dan Olteanu</w:t>
      </w:r>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846FF4" w:rsidRDefault="00846FF4" w:rsidP="00C12D2B"/>
    <w:p w:rsidR="00C12D2B" w:rsidRDefault="00C12D2B" w:rsidP="00C12D2B">
      <w:r>
        <w:t>First of all, I would like to express my greatest appreciation to my project supervisor, Prof. Dan Olteanu,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w:t>
      </w:r>
      <w:r w:rsidR="009A43E9">
        <w:t>a few</w:t>
      </w:r>
      <w:r>
        <w:t xml:space="preserve"> years ago, for example finding </w:t>
      </w:r>
      <w:r w:rsidRPr="00B04CA3">
        <w:t xml:space="preserve">cliques of friends of a certain degree on social media data like the Facebook </w:t>
      </w:r>
      <w:r>
        <w:t xml:space="preserve">or Twitter </w:t>
      </w:r>
      <w:r w:rsidR="006B3CAC">
        <w:t>user graph</w:t>
      </w:r>
      <w:r>
        <w:t>.</w:t>
      </w:r>
      <w:r w:rsidR="00E40C6A">
        <w:t xml:space="preserve"> Traditional centralized systems are unable to cope with the amount of data generated by such queries in form of intermediate and final results thus the de-facto solution </w:t>
      </w:r>
      <w:r w:rsidR="00E703A3">
        <w:t xml:space="preserve">against such queries </w:t>
      </w:r>
      <w:r w:rsidR="00E40C6A">
        <w:t xml:space="preserve">is distributed </w:t>
      </w:r>
      <w:r w:rsidR="00E703A3">
        <w:t>query processing</w:t>
      </w:r>
      <w:r w:rsidR="00E40C6A">
        <w:t>.</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distributivity property over product (</w:t>
      </w:r>
      <m:oMath>
        <m:r>
          <w:rPr>
            <w:rFonts w:ascii="Cambria Math" w:hAnsi="Cambria Math"/>
          </w:rPr>
          <m:t>×</m:t>
        </m:r>
      </m:oMath>
      <w:r w:rsidRPr="000625E1">
        <w:t>) of union (</w:t>
      </w:r>
      <m:oMath>
        <m:r>
          <w:rPr>
            <w:rFonts w:ascii="Cambria Math" w:hAnsi="Cambria Math"/>
          </w:rPr>
          <m:t>∪</m:t>
        </m:r>
      </m:oMath>
      <w:r>
        <w:t>)</w:t>
      </w:r>
      <w:r>
        <w:t xml:space="preserve">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5B27E3">
        <w:t xml:space="preserve">in order </w:t>
      </w:r>
      <w:r w:rsidR="00125701">
        <w:t>to minimize their size, thus further reducing the communication cost</w:t>
      </w:r>
      <w:r w:rsidR="00175592">
        <w:t>.</w:t>
      </w:r>
      <w:r w:rsidR="00125701">
        <w:t xml:space="preserve"> F</w:t>
      </w:r>
      <w:r w:rsidR="00C20390">
        <w:t>inally, the distributed query engine</w:t>
      </w:r>
      <w:r w:rsidR="00BC7F40">
        <w:t xml:space="preserve"> proposed</w:t>
      </w:r>
      <w:r w:rsidR="00125701">
        <w:t xml:space="preserve"> implement</w:t>
      </w:r>
      <w:r w:rsidR="00C20390">
        <w:t>s</w:t>
      </w:r>
      <w:r w:rsidR="00125701">
        <w:t xml:space="preserve"> Single round and Multi round execution modes using HyperCube algorithm for optimal data shuffling</w:t>
      </w:r>
      <w:r w:rsidR="00815B8C">
        <w:t xml:space="preserve"> among worker nodes</w:t>
      </w:r>
      <w:r w:rsidR="00125701">
        <w:t>.</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DD1CCD" w:rsidRPr="0048021F" w:rsidRDefault="00972A4D">
      <w:pPr>
        <w:pStyle w:val="TOC1"/>
        <w:tabs>
          <w:tab w:val="right" w:leader="dot" w:pos="8976"/>
        </w:tabs>
        <w:rPr>
          <w:rFonts w:asciiTheme="minorHAnsi" w:hAnsiTheme="minorHAnsi" w:cstheme="minorBidi"/>
          <w:b w:val="0"/>
          <w:noProof/>
          <w:sz w:val="22"/>
          <w:szCs w:val="22"/>
          <w:lang w:val="en-GB" w:eastAsia="el-GR"/>
        </w:rPr>
      </w:pPr>
      <w:r>
        <w:rPr>
          <w:b w:val="0"/>
        </w:rPr>
        <w:fldChar w:fldCharType="begin"/>
      </w:r>
      <w:r>
        <w:rPr>
          <w:b w:val="0"/>
        </w:rPr>
        <w:instrText xml:space="preserve"> TOC \o "1-3" \u </w:instrText>
      </w:r>
      <w:r>
        <w:rPr>
          <w:b w:val="0"/>
        </w:rPr>
        <w:fldChar w:fldCharType="separate"/>
      </w:r>
      <w:r w:rsidR="00DD1CCD">
        <w:rPr>
          <w:noProof/>
        </w:rPr>
        <w:t>Chapter 1 Introduction</w:t>
      </w:r>
      <w:r w:rsidR="00DD1CCD">
        <w:rPr>
          <w:noProof/>
        </w:rPr>
        <w:tab/>
      </w:r>
      <w:r w:rsidR="00DD1CCD">
        <w:rPr>
          <w:noProof/>
        </w:rPr>
        <w:fldChar w:fldCharType="begin"/>
      </w:r>
      <w:r w:rsidR="00DD1CCD">
        <w:rPr>
          <w:noProof/>
        </w:rPr>
        <w:instrText xml:space="preserve"> PAGEREF _Toc428831996 \h </w:instrText>
      </w:r>
      <w:r w:rsidR="00DD1CCD">
        <w:rPr>
          <w:noProof/>
        </w:rPr>
      </w:r>
      <w:r w:rsidR="00DD1CCD">
        <w:rPr>
          <w:noProof/>
        </w:rPr>
        <w:fldChar w:fldCharType="separate"/>
      </w:r>
      <w:r w:rsidR="00E43ABC">
        <w:rPr>
          <w:noProof/>
        </w:rPr>
        <w:t>1</w:t>
      </w:r>
      <w:r w:rsidR="00DD1CCD">
        <w:rPr>
          <w:noProof/>
        </w:rPr>
        <w:fldChar w:fldCharType="end"/>
      </w:r>
    </w:p>
    <w:p w:rsidR="00DD1CCD" w:rsidRPr="0048021F" w:rsidRDefault="00DD1CCD">
      <w:pPr>
        <w:pStyle w:val="TOC2"/>
        <w:tabs>
          <w:tab w:val="right" w:leader="dot" w:pos="8976"/>
        </w:tabs>
        <w:rPr>
          <w:rFonts w:asciiTheme="minorHAnsi" w:hAnsiTheme="minorHAnsi" w:cstheme="minorBidi"/>
          <w:noProof/>
          <w:sz w:val="22"/>
          <w:szCs w:val="22"/>
          <w:lang w:val="en-GB" w:eastAsia="el-GR"/>
        </w:rPr>
      </w:pPr>
      <w:r>
        <w:rPr>
          <w:noProof/>
        </w:rPr>
        <w:t>1.1 Motivation</w:t>
      </w:r>
      <w:r>
        <w:rPr>
          <w:noProof/>
        </w:rPr>
        <w:tab/>
      </w:r>
      <w:r>
        <w:rPr>
          <w:noProof/>
        </w:rPr>
        <w:fldChar w:fldCharType="begin"/>
      </w:r>
      <w:r>
        <w:rPr>
          <w:noProof/>
        </w:rPr>
        <w:instrText xml:space="preserve"> PAGEREF _Toc428831997 \h </w:instrText>
      </w:r>
      <w:r>
        <w:rPr>
          <w:noProof/>
        </w:rPr>
      </w:r>
      <w:r>
        <w:rPr>
          <w:noProof/>
        </w:rPr>
        <w:fldChar w:fldCharType="separate"/>
      </w:r>
      <w:r w:rsidR="00E43ABC">
        <w:rPr>
          <w:noProof/>
        </w:rPr>
        <w:t>1</w:t>
      </w:r>
      <w:r>
        <w:rPr>
          <w:noProof/>
        </w:rPr>
        <w:fldChar w:fldCharType="end"/>
      </w:r>
    </w:p>
    <w:p w:rsidR="00DD1CCD" w:rsidRPr="0048021F" w:rsidRDefault="00DD1CCD">
      <w:pPr>
        <w:pStyle w:val="TOC2"/>
        <w:tabs>
          <w:tab w:val="right" w:leader="dot" w:pos="8976"/>
        </w:tabs>
        <w:rPr>
          <w:rFonts w:asciiTheme="minorHAnsi" w:hAnsiTheme="minorHAnsi" w:cstheme="minorBidi"/>
          <w:noProof/>
          <w:sz w:val="22"/>
          <w:szCs w:val="22"/>
          <w:lang w:val="en-GB" w:eastAsia="el-GR"/>
        </w:rPr>
      </w:pPr>
      <w:r>
        <w:rPr>
          <w:noProof/>
        </w:rPr>
        <w:t>1.2 Contributions</w:t>
      </w:r>
      <w:r>
        <w:rPr>
          <w:noProof/>
        </w:rPr>
        <w:tab/>
      </w:r>
      <w:r>
        <w:rPr>
          <w:noProof/>
        </w:rPr>
        <w:fldChar w:fldCharType="begin"/>
      </w:r>
      <w:r>
        <w:rPr>
          <w:noProof/>
        </w:rPr>
        <w:instrText xml:space="preserve"> PAGEREF _Toc428831998 \h </w:instrText>
      </w:r>
      <w:r>
        <w:rPr>
          <w:noProof/>
        </w:rPr>
      </w:r>
      <w:r>
        <w:rPr>
          <w:noProof/>
        </w:rPr>
        <w:fldChar w:fldCharType="separate"/>
      </w:r>
      <w:r w:rsidR="00E43ABC">
        <w:rPr>
          <w:noProof/>
        </w:rPr>
        <w:t>3</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31999 \h </w:instrText>
      </w:r>
      <w:r>
        <w:rPr>
          <w:noProof/>
        </w:rPr>
      </w:r>
      <w:r>
        <w:rPr>
          <w:noProof/>
        </w:rPr>
        <w:fldChar w:fldCharType="separate"/>
      </w:r>
      <w:r w:rsidR="00E43ABC">
        <w:rPr>
          <w:noProof/>
        </w:rPr>
        <w:t>4</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32000 \h </w:instrText>
      </w:r>
      <w:r>
        <w:rPr>
          <w:noProof/>
        </w:rPr>
      </w:r>
      <w:r>
        <w:rPr>
          <w:noProof/>
        </w:rPr>
        <w:fldChar w:fldCharType="separate"/>
      </w:r>
      <w:r w:rsidR="00E43ABC">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32001 \h </w:instrText>
      </w:r>
      <w:r>
        <w:rPr>
          <w:noProof/>
        </w:rPr>
      </w:r>
      <w:r>
        <w:rPr>
          <w:noProof/>
        </w:rPr>
        <w:fldChar w:fldCharType="separate"/>
      </w:r>
      <w:r w:rsidR="00E43ABC">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32002 \h </w:instrText>
      </w:r>
      <w:r>
        <w:rPr>
          <w:noProof/>
        </w:rPr>
      </w:r>
      <w:r>
        <w:rPr>
          <w:noProof/>
        </w:rPr>
        <w:fldChar w:fldCharType="separate"/>
      </w:r>
      <w:r w:rsidR="00E43ABC">
        <w:rPr>
          <w:noProof/>
        </w:rPr>
        <w:t>6</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2003 \h </w:instrText>
      </w:r>
      <w:r>
        <w:rPr>
          <w:noProof/>
        </w:rPr>
      </w:r>
      <w:r>
        <w:rPr>
          <w:noProof/>
        </w:rPr>
        <w:fldChar w:fldCharType="separate"/>
      </w:r>
      <w:r w:rsidR="00E43ABC">
        <w:rPr>
          <w:noProof/>
        </w:rPr>
        <w:t>8</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32004 \h </w:instrText>
      </w:r>
      <w:r>
        <w:rPr>
          <w:noProof/>
        </w:rPr>
      </w:r>
      <w:r>
        <w:rPr>
          <w:noProof/>
        </w:rPr>
        <w:fldChar w:fldCharType="separate"/>
      </w:r>
      <w:r w:rsidR="00E43ABC">
        <w:rPr>
          <w:noProof/>
        </w:rPr>
        <w:t>9</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32005 \h </w:instrText>
      </w:r>
      <w:r>
        <w:rPr>
          <w:noProof/>
        </w:rPr>
      </w:r>
      <w:r>
        <w:rPr>
          <w:noProof/>
        </w:rPr>
        <w:fldChar w:fldCharType="separate"/>
      </w:r>
      <w:r w:rsidR="00E43ABC">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32006 \h </w:instrText>
      </w:r>
      <w:r>
        <w:rPr>
          <w:noProof/>
        </w:rPr>
      </w:r>
      <w:r>
        <w:rPr>
          <w:noProof/>
        </w:rPr>
        <w:fldChar w:fldCharType="separate"/>
      </w:r>
      <w:r w:rsidR="00E43ABC">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32007 \h </w:instrText>
      </w:r>
      <w:r>
        <w:rPr>
          <w:noProof/>
        </w:rPr>
      </w:r>
      <w:r>
        <w:rPr>
          <w:noProof/>
        </w:rPr>
        <w:fldChar w:fldCharType="separate"/>
      </w:r>
      <w:r w:rsidR="00E43ABC">
        <w:rPr>
          <w:noProof/>
        </w:rPr>
        <w:t>1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32008 \h </w:instrText>
      </w:r>
      <w:r>
        <w:rPr>
          <w:noProof/>
        </w:rPr>
      </w:r>
      <w:r>
        <w:rPr>
          <w:noProof/>
        </w:rPr>
        <w:fldChar w:fldCharType="separate"/>
      </w:r>
      <w:r w:rsidR="00E43ABC">
        <w:rPr>
          <w:noProof/>
        </w:rPr>
        <w:t>1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32009 \h </w:instrText>
      </w:r>
      <w:r>
        <w:rPr>
          <w:noProof/>
        </w:rPr>
      </w:r>
      <w:r>
        <w:rPr>
          <w:noProof/>
        </w:rPr>
        <w:fldChar w:fldCharType="separate"/>
      </w:r>
      <w:r w:rsidR="00E43ABC">
        <w:rPr>
          <w:noProof/>
        </w:rPr>
        <w:t>1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32010 \h </w:instrText>
      </w:r>
      <w:r>
        <w:rPr>
          <w:noProof/>
        </w:rPr>
      </w:r>
      <w:r>
        <w:rPr>
          <w:noProof/>
        </w:rPr>
        <w:fldChar w:fldCharType="separate"/>
      </w:r>
      <w:r w:rsidR="00E43ABC">
        <w:rPr>
          <w:noProof/>
        </w:rPr>
        <w:t>1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32011 \h </w:instrText>
      </w:r>
      <w:r>
        <w:rPr>
          <w:noProof/>
        </w:rPr>
      </w:r>
      <w:r>
        <w:rPr>
          <w:noProof/>
        </w:rPr>
        <w:fldChar w:fldCharType="separate"/>
      </w:r>
      <w:r w:rsidR="00E43ABC">
        <w:rPr>
          <w:noProof/>
        </w:rPr>
        <w:t>1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32012 \h </w:instrText>
      </w:r>
      <w:r>
        <w:rPr>
          <w:noProof/>
        </w:rPr>
      </w:r>
      <w:r>
        <w:rPr>
          <w:noProof/>
        </w:rPr>
        <w:fldChar w:fldCharType="separate"/>
      </w:r>
      <w:r w:rsidR="00E43ABC">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32013 \h </w:instrText>
      </w:r>
      <w:r>
        <w:rPr>
          <w:noProof/>
        </w:rPr>
      </w:r>
      <w:r>
        <w:rPr>
          <w:noProof/>
        </w:rPr>
        <w:fldChar w:fldCharType="separate"/>
      </w:r>
      <w:r w:rsidR="00E43ABC">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32014 \h </w:instrText>
      </w:r>
      <w:r>
        <w:rPr>
          <w:noProof/>
        </w:rPr>
      </w:r>
      <w:r>
        <w:rPr>
          <w:noProof/>
        </w:rPr>
        <w:fldChar w:fldCharType="separate"/>
      </w:r>
      <w:r w:rsidR="00E43ABC">
        <w:rPr>
          <w:noProof/>
        </w:rPr>
        <w:t>2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32015 \h </w:instrText>
      </w:r>
      <w:r>
        <w:rPr>
          <w:noProof/>
        </w:rPr>
      </w:r>
      <w:r>
        <w:rPr>
          <w:noProof/>
        </w:rPr>
        <w:fldChar w:fldCharType="separate"/>
      </w:r>
      <w:r w:rsidR="00E43ABC">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32016 \h </w:instrText>
      </w:r>
      <w:r>
        <w:rPr>
          <w:noProof/>
        </w:rPr>
      </w:r>
      <w:r>
        <w:rPr>
          <w:noProof/>
        </w:rPr>
        <w:fldChar w:fldCharType="separate"/>
      </w:r>
      <w:r w:rsidR="00E43ABC">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32017 \h </w:instrText>
      </w:r>
      <w:r>
        <w:rPr>
          <w:noProof/>
        </w:rPr>
      </w:r>
      <w:r>
        <w:rPr>
          <w:noProof/>
        </w:rPr>
        <w:fldChar w:fldCharType="separate"/>
      </w:r>
      <w:r w:rsidR="00E43ABC">
        <w:rPr>
          <w:noProof/>
        </w:rPr>
        <w:t>2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32018 \h </w:instrText>
      </w:r>
      <w:r>
        <w:rPr>
          <w:noProof/>
        </w:rPr>
      </w:r>
      <w:r>
        <w:rPr>
          <w:noProof/>
        </w:rPr>
        <w:fldChar w:fldCharType="separate"/>
      </w:r>
      <w:r w:rsidR="00E43ABC">
        <w:rPr>
          <w:noProof/>
        </w:rPr>
        <w:t>2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32019 \h </w:instrText>
      </w:r>
      <w:r>
        <w:rPr>
          <w:noProof/>
        </w:rPr>
      </w:r>
      <w:r>
        <w:rPr>
          <w:noProof/>
        </w:rPr>
        <w:fldChar w:fldCharType="separate"/>
      </w:r>
      <w:r w:rsidR="00E43ABC">
        <w:rPr>
          <w:noProof/>
        </w:rPr>
        <w:t>2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32020 \h </w:instrText>
      </w:r>
      <w:r>
        <w:rPr>
          <w:noProof/>
        </w:rPr>
      </w:r>
      <w:r>
        <w:rPr>
          <w:noProof/>
        </w:rPr>
        <w:fldChar w:fldCharType="separate"/>
      </w:r>
      <w:r w:rsidR="00E43ABC">
        <w:rPr>
          <w:noProof/>
        </w:rPr>
        <w:t>3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32021 \h </w:instrText>
      </w:r>
      <w:r>
        <w:rPr>
          <w:noProof/>
        </w:rPr>
      </w:r>
      <w:r>
        <w:rPr>
          <w:noProof/>
        </w:rPr>
        <w:fldChar w:fldCharType="separate"/>
      </w:r>
      <w:r w:rsidR="00E43ABC">
        <w:rPr>
          <w:noProof/>
        </w:rPr>
        <w:t>34</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32022 \h </w:instrText>
      </w:r>
      <w:r>
        <w:rPr>
          <w:noProof/>
        </w:rPr>
      </w:r>
      <w:r>
        <w:rPr>
          <w:noProof/>
        </w:rPr>
        <w:fldChar w:fldCharType="separate"/>
      </w:r>
      <w:r w:rsidR="00E43ABC">
        <w:rPr>
          <w:noProof/>
        </w:rPr>
        <w:t>3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32023 \h </w:instrText>
      </w:r>
      <w:r>
        <w:rPr>
          <w:noProof/>
        </w:rPr>
      </w:r>
      <w:r>
        <w:rPr>
          <w:noProof/>
        </w:rPr>
        <w:fldChar w:fldCharType="separate"/>
      </w:r>
      <w:r w:rsidR="00E43ABC">
        <w:rPr>
          <w:noProof/>
        </w:rPr>
        <w:t>3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32024 \h </w:instrText>
      </w:r>
      <w:r>
        <w:rPr>
          <w:noProof/>
        </w:rPr>
      </w:r>
      <w:r>
        <w:rPr>
          <w:noProof/>
        </w:rPr>
        <w:fldChar w:fldCharType="separate"/>
      </w:r>
      <w:r w:rsidR="00E43ABC">
        <w:rPr>
          <w:noProof/>
        </w:rPr>
        <w:t>3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32025 \h </w:instrText>
      </w:r>
      <w:r>
        <w:rPr>
          <w:noProof/>
        </w:rPr>
      </w:r>
      <w:r>
        <w:rPr>
          <w:noProof/>
        </w:rPr>
        <w:fldChar w:fldCharType="separate"/>
      </w:r>
      <w:r w:rsidR="00E43ABC">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32026 \h </w:instrText>
      </w:r>
      <w:r>
        <w:rPr>
          <w:noProof/>
        </w:rPr>
      </w:r>
      <w:r>
        <w:rPr>
          <w:noProof/>
        </w:rPr>
        <w:fldChar w:fldCharType="separate"/>
      </w:r>
      <w:r w:rsidR="00E43ABC">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32027 \h </w:instrText>
      </w:r>
      <w:r>
        <w:rPr>
          <w:noProof/>
        </w:rPr>
      </w:r>
      <w:r>
        <w:rPr>
          <w:noProof/>
        </w:rPr>
        <w:fldChar w:fldCharType="separate"/>
      </w:r>
      <w:r w:rsidR="00E43ABC">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32028 \h </w:instrText>
      </w:r>
      <w:r>
        <w:rPr>
          <w:noProof/>
        </w:rPr>
      </w:r>
      <w:r>
        <w:rPr>
          <w:noProof/>
        </w:rPr>
        <w:fldChar w:fldCharType="separate"/>
      </w:r>
      <w:r w:rsidR="00E43ABC">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32029 \h </w:instrText>
      </w:r>
      <w:r>
        <w:rPr>
          <w:noProof/>
        </w:rPr>
      </w:r>
      <w:r>
        <w:rPr>
          <w:noProof/>
        </w:rPr>
        <w:fldChar w:fldCharType="separate"/>
      </w:r>
      <w:r w:rsidR="00E43ABC">
        <w:rPr>
          <w:noProof/>
        </w:rPr>
        <w:t>4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32030 \h </w:instrText>
      </w:r>
      <w:r>
        <w:rPr>
          <w:noProof/>
        </w:rPr>
      </w:r>
      <w:r>
        <w:rPr>
          <w:noProof/>
        </w:rPr>
        <w:fldChar w:fldCharType="separate"/>
      </w:r>
      <w:r w:rsidR="00E43ABC">
        <w:rPr>
          <w:noProof/>
        </w:rPr>
        <w:t>5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32031 \h </w:instrText>
      </w:r>
      <w:r>
        <w:rPr>
          <w:noProof/>
        </w:rPr>
      </w:r>
      <w:r>
        <w:rPr>
          <w:noProof/>
        </w:rPr>
        <w:fldChar w:fldCharType="separate"/>
      </w:r>
      <w:r w:rsidR="00E43ABC">
        <w:rPr>
          <w:noProof/>
        </w:rPr>
        <w:t>5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32032 \h </w:instrText>
      </w:r>
      <w:r>
        <w:rPr>
          <w:noProof/>
        </w:rPr>
      </w:r>
      <w:r>
        <w:rPr>
          <w:noProof/>
        </w:rPr>
        <w:fldChar w:fldCharType="separate"/>
      </w:r>
      <w:r w:rsidR="00E43ABC">
        <w:rPr>
          <w:noProof/>
        </w:rPr>
        <w:t>5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32033 \h </w:instrText>
      </w:r>
      <w:r>
        <w:rPr>
          <w:noProof/>
        </w:rPr>
      </w:r>
      <w:r>
        <w:rPr>
          <w:noProof/>
        </w:rPr>
        <w:fldChar w:fldCharType="separate"/>
      </w:r>
      <w:r w:rsidR="00E43ABC">
        <w:rPr>
          <w:noProof/>
        </w:rPr>
        <w:t>5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2034 \h </w:instrText>
      </w:r>
      <w:r>
        <w:rPr>
          <w:noProof/>
        </w:rPr>
      </w:r>
      <w:r>
        <w:rPr>
          <w:noProof/>
        </w:rPr>
        <w:fldChar w:fldCharType="separate"/>
      </w:r>
      <w:r w:rsidR="00E43ABC">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2035 \h </w:instrText>
      </w:r>
      <w:r>
        <w:rPr>
          <w:noProof/>
        </w:rPr>
      </w:r>
      <w:r>
        <w:rPr>
          <w:noProof/>
        </w:rPr>
        <w:fldChar w:fldCharType="separate"/>
      </w:r>
      <w:r w:rsidR="00E43ABC">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2036 \h </w:instrText>
      </w:r>
      <w:r>
        <w:rPr>
          <w:noProof/>
        </w:rPr>
      </w:r>
      <w:r>
        <w:rPr>
          <w:noProof/>
        </w:rPr>
        <w:fldChar w:fldCharType="separate"/>
      </w:r>
      <w:r w:rsidR="00E43ABC">
        <w:rPr>
          <w:noProof/>
        </w:rPr>
        <w:t>6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32037 \h </w:instrText>
      </w:r>
      <w:r>
        <w:rPr>
          <w:noProof/>
        </w:rPr>
      </w:r>
      <w:r>
        <w:rPr>
          <w:noProof/>
        </w:rPr>
        <w:fldChar w:fldCharType="separate"/>
      </w:r>
      <w:r w:rsidR="00E43ABC">
        <w:rPr>
          <w:noProof/>
        </w:rPr>
        <w:t>65</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32038 \h </w:instrText>
      </w:r>
      <w:r>
        <w:rPr>
          <w:noProof/>
        </w:rPr>
      </w:r>
      <w:r>
        <w:rPr>
          <w:noProof/>
        </w:rPr>
        <w:fldChar w:fldCharType="separate"/>
      </w:r>
      <w:r w:rsidR="00E43ABC">
        <w:rPr>
          <w:noProof/>
        </w:rPr>
        <w:t>7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32039 \h </w:instrText>
      </w:r>
      <w:r>
        <w:rPr>
          <w:noProof/>
        </w:rPr>
      </w:r>
      <w:r>
        <w:rPr>
          <w:noProof/>
        </w:rPr>
        <w:fldChar w:fldCharType="separate"/>
      </w:r>
      <w:r w:rsidR="00E43ABC">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32040 \h </w:instrText>
      </w:r>
      <w:r>
        <w:rPr>
          <w:noProof/>
        </w:rPr>
      </w:r>
      <w:r>
        <w:rPr>
          <w:noProof/>
        </w:rPr>
        <w:fldChar w:fldCharType="separate"/>
      </w:r>
      <w:r w:rsidR="00E43ABC">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32041 \h </w:instrText>
      </w:r>
      <w:r>
        <w:rPr>
          <w:noProof/>
        </w:rPr>
      </w:r>
      <w:r>
        <w:rPr>
          <w:noProof/>
        </w:rPr>
        <w:fldChar w:fldCharType="separate"/>
      </w:r>
      <w:r w:rsidR="00E43ABC">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2042 \h </w:instrText>
      </w:r>
      <w:r>
        <w:rPr>
          <w:noProof/>
        </w:rPr>
      </w:r>
      <w:r>
        <w:rPr>
          <w:noProof/>
        </w:rPr>
        <w:fldChar w:fldCharType="separate"/>
      </w:r>
      <w:r w:rsidR="00E43ABC">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2043 \h </w:instrText>
      </w:r>
      <w:r>
        <w:rPr>
          <w:noProof/>
        </w:rPr>
      </w:r>
      <w:r>
        <w:rPr>
          <w:noProof/>
        </w:rPr>
        <w:fldChar w:fldCharType="separate"/>
      </w:r>
      <w:r w:rsidR="00E43ABC">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2044 \h </w:instrText>
      </w:r>
      <w:r>
        <w:rPr>
          <w:noProof/>
        </w:rPr>
      </w:r>
      <w:r>
        <w:rPr>
          <w:noProof/>
        </w:rPr>
        <w:fldChar w:fldCharType="separate"/>
      </w:r>
      <w:r w:rsidR="00E43ABC">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32045 \h </w:instrText>
      </w:r>
      <w:r>
        <w:rPr>
          <w:noProof/>
        </w:rPr>
      </w:r>
      <w:r>
        <w:rPr>
          <w:noProof/>
        </w:rPr>
        <w:fldChar w:fldCharType="separate"/>
      </w:r>
      <w:r w:rsidR="00E43ABC">
        <w:rPr>
          <w:noProof/>
        </w:rPr>
        <w:t>7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2046 \h </w:instrText>
      </w:r>
      <w:r>
        <w:rPr>
          <w:noProof/>
        </w:rPr>
      </w:r>
      <w:r>
        <w:rPr>
          <w:noProof/>
        </w:rPr>
        <w:fldChar w:fldCharType="separate"/>
      </w:r>
      <w:r w:rsidR="00E43ABC">
        <w:rPr>
          <w:noProof/>
        </w:rPr>
        <w:t>8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2047 \h </w:instrText>
      </w:r>
      <w:r>
        <w:rPr>
          <w:noProof/>
        </w:rPr>
      </w:r>
      <w:r>
        <w:rPr>
          <w:noProof/>
        </w:rPr>
        <w:fldChar w:fldCharType="separate"/>
      </w:r>
      <w:r w:rsidR="00E43ABC">
        <w:rPr>
          <w:noProof/>
        </w:rPr>
        <w:t>8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2048 \h </w:instrText>
      </w:r>
      <w:r>
        <w:rPr>
          <w:noProof/>
        </w:rPr>
      </w:r>
      <w:r>
        <w:rPr>
          <w:noProof/>
        </w:rPr>
        <w:fldChar w:fldCharType="separate"/>
      </w:r>
      <w:r w:rsidR="00E43ABC">
        <w:rPr>
          <w:noProof/>
        </w:rPr>
        <w:t>8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2049 \h </w:instrText>
      </w:r>
      <w:r>
        <w:rPr>
          <w:noProof/>
        </w:rPr>
      </w:r>
      <w:r>
        <w:rPr>
          <w:noProof/>
        </w:rPr>
        <w:fldChar w:fldCharType="separate"/>
      </w:r>
      <w:r w:rsidR="00E43ABC">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2050 \h </w:instrText>
      </w:r>
      <w:r>
        <w:rPr>
          <w:noProof/>
        </w:rPr>
      </w:r>
      <w:r>
        <w:rPr>
          <w:noProof/>
        </w:rPr>
        <w:fldChar w:fldCharType="separate"/>
      </w:r>
      <w:r w:rsidR="00E43ABC">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2051 \h </w:instrText>
      </w:r>
      <w:r>
        <w:rPr>
          <w:noProof/>
        </w:rPr>
      </w:r>
      <w:r>
        <w:rPr>
          <w:noProof/>
        </w:rPr>
        <w:fldChar w:fldCharType="separate"/>
      </w:r>
      <w:r w:rsidR="00E43ABC">
        <w:rPr>
          <w:noProof/>
        </w:rPr>
        <w:t>8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2052 \h </w:instrText>
      </w:r>
      <w:r>
        <w:rPr>
          <w:noProof/>
        </w:rPr>
      </w:r>
      <w:r>
        <w:rPr>
          <w:noProof/>
        </w:rPr>
        <w:fldChar w:fldCharType="separate"/>
      </w:r>
      <w:r w:rsidR="00E43ABC">
        <w:rPr>
          <w:noProof/>
        </w:rPr>
        <w:t>8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2053 \h </w:instrText>
      </w:r>
      <w:r>
        <w:rPr>
          <w:noProof/>
        </w:rPr>
      </w:r>
      <w:r>
        <w:rPr>
          <w:noProof/>
        </w:rPr>
        <w:fldChar w:fldCharType="separate"/>
      </w:r>
      <w:r w:rsidR="00E43ABC">
        <w:rPr>
          <w:noProof/>
        </w:rPr>
        <w:t>90</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7 Future Work</w:t>
      </w:r>
      <w:r>
        <w:rPr>
          <w:noProof/>
        </w:rPr>
        <w:tab/>
      </w:r>
      <w:r>
        <w:rPr>
          <w:noProof/>
        </w:rPr>
        <w:fldChar w:fldCharType="begin"/>
      </w:r>
      <w:r>
        <w:rPr>
          <w:noProof/>
        </w:rPr>
        <w:instrText xml:space="preserve"> PAGEREF _Toc428832054 \h </w:instrText>
      </w:r>
      <w:r>
        <w:rPr>
          <w:noProof/>
        </w:rPr>
      </w:r>
      <w:r>
        <w:rPr>
          <w:noProof/>
        </w:rPr>
        <w:fldChar w:fldCharType="separate"/>
      </w:r>
      <w:r w:rsidR="00E43ABC">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1 Serialization &amp; Compression</w:t>
      </w:r>
      <w:r>
        <w:rPr>
          <w:noProof/>
        </w:rPr>
        <w:tab/>
      </w:r>
      <w:r>
        <w:rPr>
          <w:noProof/>
        </w:rPr>
        <w:fldChar w:fldCharType="begin"/>
      </w:r>
      <w:r>
        <w:rPr>
          <w:noProof/>
        </w:rPr>
        <w:instrText xml:space="preserve"> PAGEREF _Toc428832055 \h </w:instrText>
      </w:r>
      <w:r>
        <w:rPr>
          <w:noProof/>
        </w:rPr>
      </w:r>
      <w:r>
        <w:rPr>
          <w:noProof/>
        </w:rPr>
        <w:fldChar w:fldCharType="separate"/>
      </w:r>
      <w:r w:rsidR="00E43ABC">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2 Distributed query processing</w:t>
      </w:r>
      <w:r>
        <w:rPr>
          <w:noProof/>
        </w:rPr>
        <w:tab/>
      </w:r>
      <w:r>
        <w:rPr>
          <w:noProof/>
        </w:rPr>
        <w:fldChar w:fldCharType="begin"/>
      </w:r>
      <w:r>
        <w:rPr>
          <w:noProof/>
        </w:rPr>
        <w:instrText xml:space="preserve"> PAGEREF _Toc428832056 \h </w:instrText>
      </w:r>
      <w:r>
        <w:rPr>
          <w:noProof/>
        </w:rPr>
      </w:r>
      <w:r>
        <w:rPr>
          <w:noProof/>
        </w:rPr>
        <w:fldChar w:fldCharType="separate"/>
      </w:r>
      <w:r w:rsidR="00E43ABC">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3 FDB query engine</w:t>
      </w:r>
      <w:r>
        <w:rPr>
          <w:noProof/>
        </w:rPr>
        <w:tab/>
      </w:r>
      <w:r>
        <w:rPr>
          <w:noProof/>
        </w:rPr>
        <w:fldChar w:fldCharType="begin"/>
      </w:r>
      <w:r>
        <w:rPr>
          <w:noProof/>
        </w:rPr>
        <w:instrText xml:space="preserve"> PAGEREF _Toc428832057 \h </w:instrText>
      </w:r>
      <w:r>
        <w:rPr>
          <w:noProof/>
        </w:rPr>
      </w:r>
      <w:r>
        <w:rPr>
          <w:noProof/>
        </w:rPr>
        <w:fldChar w:fldCharType="separate"/>
      </w:r>
      <w:r w:rsidR="00E43ABC">
        <w:rPr>
          <w:noProof/>
        </w:rPr>
        <w:t>93</w:t>
      </w:r>
      <w:r>
        <w:rPr>
          <w:noProof/>
        </w:rPr>
        <w:fldChar w:fldCharType="end"/>
      </w:r>
    </w:p>
    <w:p w:rsidR="00DD1CCD" w:rsidRPr="0048021F" w:rsidRDefault="00DD1CCD">
      <w:pPr>
        <w:pStyle w:val="TOC1"/>
        <w:tabs>
          <w:tab w:val="right" w:leader="dot" w:pos="8976"/>
        </w:tabs>
        <w:rPr>
          <w:rFonts w:asciiTheme="minorHAnsi" w:hAnsiTheme="minorHAnsi" w:cstheme="minorBidi"/>
          <w:b w:val="0"/>
          <w:noProof/>
          <w:sz w:val="22"/>
          <w:szCs w:val="22"/>
          <w:lang w:val="en-GB" w:eastAsia="el-GR"/>
        </w:rPr>
      </w:pPr>
      <w:r>
        <w:rPr>
          <w:noProof/>
        </w:rPr>
        <w:t>References</w:t>
      </w:r>
      <w:r>
        <w:rPr>
          <w:noProof/>
        </w:rPr>
        <w:tab/>
      </w:r>
      <w:r>
        <w:rPr>
          <w:noProof/>
        </w:rPr>
        <w:fldChar w:fldCharType="begin"/>
      </w:r>
      <w:r>
        <w:rPr>
          <w:noProof/>
        </w:rPr>
        <w:instrText xml:space="preserve"> PAGEREF _Toc428832058 \h </w:instrText>
      </w:r>
      <w:r>
        <w:rPr>
          <w:noProof/>
        </w:rPr>
      </w:r>
      <w:r>
        <w:rPr>
          <w:noProof/>
        </w:rPr>
        <w:fldChar w:fldCharType="separate"/>
      </w:r>
      <w:r w:rsidR="00E43ABC">
        <w:rPr>
          <w:noProof/>
        </w:rPr>
        <w:t>94</w:t>
      </w:r>
      <w:r>
        <w:rPr>
          <w:noProof/>
        </w:rPr>
        <w:fldChar w:fldCharType="end"/>
      </w:r>
    </w:p>
    <w:p w:rsidR="00DD1CCD" w:rsidRPr="0048021F" w:rsidRDefault="00DD1CCD">
      <w:pPr>
        <w:pStyle w:val="TOC1"/>
        <w:tabs>
          <w:tab w:val="right" w:leader="dot" w:pos="8976"/>
        </w:tabs>
        <w:rPr>
          <w:rFonts w:asciiTheme="minorHAnsi" w:hAnsiTheme="minorHAnsi" w:cstheme="minorBidi"/>
          <w:b w:val="0"/>
          <w:noProof/>
          <w:sz w:val="22"/>
          <w:szCs w:val="22"/>
          <w:lang w:val="en-GB" w:eastAsia="el-GR"/>
        </w:rPr>
      </w:pPr>
      <w:r>
        <w:rPr>
          <w:noProof/>
        </w:rPr>
        <w:t>Appendix A</w:t>
      </w:r>
      <w:r>
        <w:rPr>
          <w:noProof/>
        </w:rPr>
        <w:tab/>
      </w:r>
      <w:r>
        <w:rPr>
          <w:noProof/>
        </w:rPr>
        <w:fldChar w:fldCharType="begin"/>
      </w:r>
      <w:r>
        <w:rPr>
          <w:noProof/>
        </w:rPr>
        <w:instrText xml:space="preserve"> PAGEREF _Toc428832059 \h </w:instrText>
      </w:r>
      <w:r>
        <w:rPr>
          <w:noProof/>
        </w:rPr>
      </w:r>
      <w:r>
        <w:rPr>
          <w:noProof/>
        </w:rPr>
        <w:fldChar w:fldCharType="separate"/>
      </w:r>
      <w:r w:rsidR="00E43ABC">
        <w:rPr>
          <w:noProof/>
        </w:rPr>
        <w:t>96</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DD1CCD" w:rsidRPr="00DD1CCD" w:rsidRDefault="00D05B62">
      <w:pPr>
        <w:pStyle w:val="TableofFigures"/>
        <w:tabs>
          <w:tab w:val="right" w:leader="dot" w:pos="8976"/>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DD1CCD">
        <w:rPr>
          <w:noProof/>
        </w:rPr>
        <w:t>Figure 2.1: F-Tree for query R(A,B,C) join S(A,E)</w:t>
      </w:r>
      <w:r w:rsidR="00DD1CCD">
        <w:rPr>
          <w:noProof/>
        </w:rPr>
        <w:tab/>
      </w:r>
      <w:r w:rsidR="00DD1CCD">
        <w:rPr>
          <w:noProof/>
        </w:rPr>
        <w:fldChar w:fldCharType="begin"/>
      </w:r>
      <w:r w:rsidR="00DD1CCD">
        <w:rPr>
          <w:noProof/>
        </w:rPr>
        <w:instrText xml:space="preserve"> PAGEREF _Toc428832060 \h </w:instrText>
      </w:r>
      <w:r w:rsidR="00DD1CCD">
        <w:rPr>
          <w:noProof/>
        </w:rPr>
      </w:r>
      <w:r w:rsidR="00DD1CCD">
        <w:rPr>
          <w:noProof/>
        </w:rPr>
        <w:fldChar w:fldCharType="separate"/>
      </w:r>
      <w:r w:rsidR="00E43ABC">
        <w:rPr>
          <w:noProof/>
        </w:rPr>
        <w:t>7</w:t>
      </w:r>
      <w:r w:rsidR="00DD1CCD">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2.2: Factorization of result of query Q with f-tree T</w:t>
      </w:r>
      <w:r>
        <w:rPr>
          <w:noProof/>
        </w:rPr>
        <w:tab/>
      </w:r>
      <w:r>
        <w:rPr>
          <w:noProof/>
        </w:rPr>
        <w:fldChar w:fldCharType="begin"/>
      </w:r>
      <w:r>
        <w:rPr>
          <w:noProof/>
        </w:rPr>
        <w:instrText xml:space="preserve"> PAGEREF _Toc428832061 \h </w:instrText>
      </w:r>
      <w:r>
        <w:rPr>
          <w:noProof/>
        </w:rPr>
      </w:r>
      <w:r>
        <w:rPr>
          <w:noProof/>
        </w:rPr>
        <w:fldChar w:fldCharType="separate"/>
      </w:r>
      <w:r w:rsidR="00E43ABC">
        <w:rPr>
          <w:noProof/>
        </w:rPr>
        <w:t>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1: F-Tree after joining R(A,B,C), S(A,B,D), T(A,E), U(E,F)</w:t>
      </w:r>
      <w:r>
        <w:rPr>
          <w:noProof/>
        </w:rPr>
        <w:tab/>
      </w:r>
      <w:r>
        <w:rPr>
          <w:noProof/>
        </w:rPr>
        <w:fldChar w:fldCharType="begin"/>
      </w:r>
      <w:r>
        <w:rPr>
          <w:noProof/>
        </w:rPr>
        <w:instrText xml:space="preserve"> PAGEREF _Toc428832062 \h </w:instrText>
      </w:r>
      <w:r>
        <w:rPr>
          <w:noProof/>
        </w:rPr>
      </w:r>
      <w:r>
        <w:rPr>
          <w:noProof/>
        </w:rPr>
        <w:fldChar w:fldCharType="separate"/>
      </w:r>
      <w:r w:rsidR="00E43ABC">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32063 \h </w:instrText>
      </w:r>
      <w:r>
        <w:rPr>
          <w:noProof/>
        </w:rPr>
      </w:r>
      <w:r>
        <w:rPr>
          <w:noProof/>
        </w:rPr>
        <w:fldChar w:fldCharType="separate"/>
      </w:r>
      <w:r w:rsidR="00E43ABC">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3: Example factorization over f-tree in Figure 3.1</w:t>
      </w:r>
      <w:r>
        <w:rPr>
          <w:noProof/>
        </w:rPr>
        <w:tab/>
      </w:r>
      <w:r>
        <w:rPr>
          <w:noProof/>
        </w:rPr>
        <w:fldChar w:fldCharType="begin"/>
      </w:r>
      <w:r>
        <w:rPr>
          <w:noProof/>
        </w:rPr>
        <w:instrText xml:space="preserve"> PAGEREF _Toc428832064 \h </w:instrText>
      </w:r>
      <w:r>
        <w:rPr>
          <w:noProof/>
        </w:rPr>
      </w:r>
      <w:r>
        <w:rPr>
          <w:noProof/>
        </w:rPr>
        <w:fldChar w:fldCharType="separate"/>
      </w:r>
      <w:r w:rsidR="00E43ABC">
        <w:rPr>
          <w:noProof/>
        </w:rPr>
        <w:t>1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1: Result after Natural JOIN on some R, S, T, U relations</w:t>
      </w:r>
      <w:r>
        <w:rPr>
          <w:noProof/>
        </w:rPr>
        <w:tab/>
      </w:r>
      <w:r>
        <w:rPr>
          <w:noProof/>
        </w:rPr>
        <w:fldChar w:fldCharType="begin"/>
      </w:r>
      <w:r>
        <w:rPr>
          <w:noProof/>
        </w:rPr>
        <w:instrText xml:space="preserve"> PAGEREF _Toc428832065 \h </w:instrText>
      </w:r>
      <w:r>
        <w:rPr>
          <w:noProof/>
        </w:rPr>
      </w:r>
      <w:r>
        <w:rPr>
          <w:noProof/>
        </w:rPr>
        <w:fldChar w:fldCharType="separate"/>
      </w:r>
      <w:r w:rsidR="00E43ABC">
        <w:rPr>
          <w:noProof/>
        </w:rPr>
        <w:t>2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2: Example f-tree for the join result in Figure 4.1</w:t>
      </w:r>
      <w:r>
        <w:rPr>
          <w:noProof/>
        </w:rPr>
        <w:tab/>
      </w:r>
      <w:r>
        <w:rPr>
          <w:noProof/>
        </w:rPr>
        <w:fldChar w:fldCharType="begin"/>
      </w:r>
      <w:r>
        <w:rPr>
          <w:noProof/>
        </w:rPr>
        <w:instrText xml:space="preserve"> PAGEREF _Toc428832066 \h </w:instrText>
      </w:r>
      <w:r>
        <w:rPr>
          <w:noProof/>
        </w:rPr>
      </w:r>
      <w:r>
        <w:rPr>
          <w:noProof/>
        </w:rPr>
        <w:fldChar w:fldCharType="separate"/>
      </w:r>
      <w:r w:rsidR="00E43ABC">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3: Example factorization over the f-tree in Figure 4.2</w:t>
      </w:r>
      <w:r>
        <w:rPr>
          <w:noProof/>
        </w:rPr>
        <w:tab/>
      </w:r>
      <w:r>
        <w:rPr>
          <w:noProof/>
        </w:rPr>
        <w:fldChar w:fldCharType="begin"/>
      </w:r>
      <w:r>
        <w:rPr>
          <w:noProof/>
        </w:rPr>
        <w:instrText xml:space="preserve"> PAGEREF _Toc428832067 \h </w:instrText>
      </w:r>
      <w:r>
        <w:rPr>
          <w:noProof/>
        </w:rPr>
      </w:r>
      <w:r>
        <w:rPr>
          <w:noProof/>
        </w:rPr>
        <w:fldChar w:fldCharType="separate"/>
      </w:r>
      <w:r w:rsidR="00E43ABC">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32068 \h </w:instrText>
      </w:r>
      <w:r>
        <w:rPr>
          <w:noProof/>
        </w:rPr>
      </w:r>
      <w:r>
        <w:rPr>
          <w:noProof/>
        </w:rPr>
        <w:fldChar w:fldCharType="separate"/>
      </w:r>
      <w:r w:rsidR="00E43ABC">
        <w:rPr>
          <w:noProof/>
        </w:rPr>
        <w:t>4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32069 \h </w:instrText>
      </w:r>
      <w:r>
        <w:rPr>
          <w:noProof/>
        </w:rPr>
      </w:r>
      <w:r>
        <w:rPr>
          <w:noProof/>
        </w:rPr>
        <w:fldChar w:fldCharType="separate"/>
      </w:r>
      <w:r w:rsidR="00E43ABC">
        <w:rPr>
          <w:noProof/>
        </w:rPr>
        <w:t>4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32070 \h </w:instrText>
      </w:r>
      <w:r>
        <w:rPr>
          <w:noProof/>
        </w:rPr>
      </w:r>
      <w:r>
        <w:rPr>
          <w:noProof/>
        </w:rPr>
        <w:fldChar w:fldCharType="separate"/>
      </w:r>
      <w:r w:rsidR="00E43ABC">
        <w:rPr>
          <w:noProof/>
        </w:rPr>
        <w:t>5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32071 \h </w:instrText>
      </w:r>
      <w:r>
        <w:rPr>
          <w:noProof/>
        </w:rPr>
      </w:r>
      <w:r>
        <w:rPr>
          <w:noProof/>
        </w:rPr>
        <w:fldChar w:fldCharType="separate"/>
      </w:r>
      <w:r w:rsidR="00E43ABC">
        <w:rPr>
          <w:noProof/>
        </w:rPr>
        <w:t>5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32072 \h </w:instrText>
      </w:r>
      <w:r>
        <w:rPr>
          <w:noProof/>
        </w:rPr>
      </w:r>
      <w:r>
        <w:rPr>
          <w:noProof/>
        </w:rPr>
        <w:fldChar w:fldCharType="separate"/>
      </w:r>
      <w:r w:rsidR="00E43ABC">
        <w:rPr>
          <w:noProof/>
        </w:rPr>
        <w:t>6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32073 \h </w:instrText>
      </w:r>
      <w:r>
        <w:rPr>
          <w:noProof/>
        </w:rPr>
      </w:r>
      <w:r>
        <w:rPr>
          <w:noProof/>
        </w:rPr>
        <w:fldChar w:fldCharType="separate"/>
      </w:r>
      <w:r w:rsidR="00E43ABC">
        <w:rPr>
          <w:noProof/>
        </w:rPr>
        <w:t>7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32074 \h </w:instrText>
      </w:r>
      <w:r>
        <w:rPr>
          <w:noProof/>
        </w:rPr>
      </w:r>
      <w:r>
        <w:rPr>
          <w:noProof/>
        </w:rPr>
        <w:fldChar w:fldCharType="separate"/>
      </w:r>
      <w:r w:rsidR="00E43ABC">
        <w:rPr>
          <w:noProof/>
        </w:rPr>
        <w:t>7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32075 \h </w:instrText>
      </w:r>
      <w:r>
        <w:rPr>
          <w:noProof/>
        </w:rPr>
      </w:r>
      <w:r>
        <w:rPr>
          <w:noProof/>
        </w:rPr>
        <w:fldChar w:fldCharType="separate"/>
      </w:r>
      <w:r w:rsidR="00E43ABC">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32076 \h </w:instrText>
      </w:r>
      <w:r>
        <w:rPr>
          <w:noProof/>
        </w:rPr>
      </w:r>
      <w:r>
        <w:rPr>
          <w:noProof/>
        </w:rPr>
        <w:fldChar w:fldCharType="separate"/>
      </w:r>
      <w:r w:rsidR="00E43ABC">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32077 \h </w:instrText>
      </w:r>
      <w:r>
        <w:rPr>
          <w:noProof/>
        </w:rPr>
      </w:r>
      <w:r>
        <w:rPr>
          <w:noProof/>
        </w:rPr>
        <w:fldChar w:fldCharType="separate"/>
      </w:r>
      <w:r w:rsidR="00E43ABC">
        <w:rPr>
          <w:noProof/>
        </w:rPr>
        <w:t>7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32078 \h </w:instrText>
      </w:r>
      <w:r>
        <w:rPr>
          <w:noProof/>
        </w:rPr>
      </w:r>
      <w:r>
        <w:rPr>
          <w:noProof/>
        </w:rPr>
        <w:fldChar w:fldCharType="separate"/>
      </w:r>
      <w:r w:rsidR="00E43ABC">
        <w:rPr>
          <w:noProof/>
        </w:rPr>
        <w:t>79</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7: Compression GZIP and BZIP2 applied on serializers</w:t>
      </w:r>
      <w:r>
        <w:rPr>
          <w:noProof/>
        </w:rPr>
        <w:tab/>
      </w:r>
      <w:r>
        <w:rPr>
          <w:noProof/>
        </w:rPr>
        <w:fldChar w:fldCharType="begin"/>
      </w:r>
      <w:r>
        <w:rPr>
          <w:noProof/>
        </w:rPr>
        <w:instrText xml:space="preserve"> PAGEREF _Toc428832079 \h </w:instrText>
      </w:r>
      <w:r>
        <w:rPr>
          <w:noProof/>
        </w:rPr>
      </w:r>
      <w:r>
        <w:rPr>
          <w:noProof/>
        </w:rPr>
        <w:fldChar w:fldCharType="separate"/>
      </w:r>
      <w:r w:rsidR="00E43ABC">
        <w:rPr>
          <w:noProof/>
        </w:rPr>
        <w:t>8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8: Compression GZIP, BZIP2 on Bit and Flat serializations (Housing)</w:t>
      </w:r>
      <w:r>
        <w:rPr>
          <w:noProof/>
        </w:rPr>
        <w:tab/>
      </w:r>
      <w:r>
        <w:rPr>
          <w:noProof/>
        </w:rPr>
        <w:fldChar w:fldCharType="begin"/>
      </w:r>
      <w:r>
        <w:rPr>
          <w:noProof/>
        </w:rPr>
        <w:instrText xml:space="preserve"> PAGEREF _Toc428832080 \h </w:instrText>
      </w:r>
      <w:r>
        <w:rPr>
          <w:noProof/>
        </w:rPr>
      </w:r>
      <w:r>
        <w:rPr>
          <w:noProof/>
        </w:rPr>
        <w:fldChar w:fldCharType="separate"/>
      </w:r>
      <w:r w:rsidR="00E43ABC">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9: Compression GZIP, BZIP2 on Bit and Flat serializations (US retailer)</w:t>
      </w:r>
      <w:r>
        <w:rPr>
          <w:noProof/>
        </w:rPr>
        <w:tab/>
      </w:r>
      <w:r>
        <w:rPr>
          <w:noProof/>
        </w:rPr>
        <w:fldChar w:fldCharType="begin"/>
      </w:r>
      <w:r>
        <w:rPr>
          <w:noProof/>
        </w:rPr>
        <w:instrText xml:space="preserve"> PAGEREF _Toc428832081 \h </w:instrText>
      </w:r>
      <w:r>
        <w:rPr>
          <w:noProof/>
        </w:rPr>
      </w:r>
      <w:r>
        <w:rPr>
          <w:noProof/>
        </w:rPr>
        <w:fldChar w:fldCharType="separate"/>
      </w:r>
      <w:r w:rsidR="00E43ABC">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32082 \h </w:instrText>
      </w:r>
      <w:r>
        <w:rPr>
          <w:noProof/>
        </w:rPr>
      </w:r>
      <w:r>
        <w:rPr>
          <w:noProof/>
        </w:rPr>
        <w:fldChar w:fldCharType="separate"/>
      </w:r>
      <w:r w:rsidR="00E43ABC">
        <w:rPr>
          <w:noProof/>
        </w:rPr>
        <w:t>82</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32083 \h </w:instrText>
      </w:r>
      <w:r>
        <w:rPr>
          <w:noProof/>
        </w:rPr>
      </w:r>
      <w:r>
        <w:rPr>
          <w:noProof/>
        </w:rPr>
        <w:fldChar w:fldCharType="separate"/>
      </w:r>
      <w:r w:rsidR="00E43ABC">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32084 \h </w:instrText>
      </w:r>
      <w:r>
        <w:rPr>
          <w:noProof/>
        </w:rPr>
      </w:r>
      <w:r>
        <w:rPr>
          <w:noProof/>
        </w:rPr>
        <w:fldChar w:fldCharType="separate"/>
      </w:r>
      <w:r w:rsidR="00E43ABC">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32085 \h </w:instrText>
      </w:r>
      <w:r>
        <w:rPr>
          <w:noProof/>
        </w:rPr>
      </w:r>
      <w:r>
        <w:rPr>
          <w:noProof/>
        </w:rPr>
        <w:fldChar w:fldCharType="separate"/>
      </w:r>
      <w:r w:rsidR="00E43ABC">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32086 \h </w:instrText>
      </w:r>
      <w:r>
        <w:rPr>
          <w:noProof/>
        </w:rPr>
      </w:r>
      <w:r>
        <w:rPr>
          <w:noProof/>
        </w:rPr>
        <w:fldChar w:fldCharType="separate"/>
      </w:r>
      <w:r w:rsidR="00E43ABC">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5 : Query evaluation on FDB and D-FDB (wall-clock time)</w:t>
      </w:r>
      <w:r>
        <w:rPr>
          <w:noProof/>
        </w:rPr>
        <w:tab/>
      </w:r>
      <w:r>
        <w:rPr>
          <w:noProof/>
        </w:rPr>
        <w:fldChar w:fldCharType="begin"/>
      </w:r>
      <w:r>
        <w:rPr>
          <w:noProof/>
        </w:rPr>
        <w:instrText xml:space="preserve"> PAGEREF _Toc428832087 \h </w:instrText>
      </w:r>
      <w:r>
        <w:rPr>
          <w:noProof/>
        </w:rPr>
      </w:r>
      <w:r>
        <w:rPr>
          <w:noProof/>
        </w:rPr>
        <w:fldChar w:fldCharType="separate"/>
      </w:r>
      <w:r w:rsidR="00E43ABC">
        <w:rPr>
          <w:noProof/>
        </w:rPr>
        <w:t>87</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32088 \h </w:instrText>
      </w:r>
      <w:r>
        <w:rPr>
          <w:noProof/>
        </w:rPr>
      </w:r>
      <w:r>
        <w:rPr>
          <w:noProof/>
        </w:rPr>
        <w:fldChar w:fldCharType="separate"/>
      </w:r>
      <w:r w:rsidR="00E43ABC">
        <w:rPr>
          <w:noProof/>
        </w:rPr>
        <w:t>8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7: Segmentation of total (wall-clock) time for Single-round execution</w:t>
      </w:r>
      <w:r>
        <w:rPr>
          <w:noProof/>
        </w:rPr>
        <w:tab/>
      </w:r>
      <w:r>
        <w:rPr>
          <w:noProof/>
        </w:rPr>
        <w:fldChar w:fldCharType="begin"/>
      </w:r>
      <w:r>
        <w:rPr>
          <w:noProof/>
        </w:rPr>
        <w:instrText xml:space="preserve"> PAGEREF _Toc428832089 \h </w:instrText>
      </w:r>
      <w:r>
        <w:rPr>
          <w:noProof/>
        </w:rPr>
      </w:r>
      <w:r>
        <w:rPr>
          <w:noProof/>
        </w:rPr>
        <w:fldChar w:fldCharType="separate"/>
      </w:r>
      <w:r w:rsidR="00E43ABC">
        <w:rPr>
          <w:noProof/>
        </w:rPr>
        <w:t>89</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lastRenderedPageBreak/>
        <w:fldChar w:fldCharType="end"/>
      </w:r>
      <w:bookmarkStart w:id="0" w:name="ch2"/>
    </w:p>
    <w:p w:rsidR="00AC33C9" w:rsidRDefault="00727A6D" w:rsidP="0028095C">
      <w:pPr>
        <w:pStyle w:val="Heading1"/>
      </w:pPr>
      <w:r>
        <w:lastRenderedPageBreak/>
        <w:br/>
      </w:r>
      <w:r>
        <w:br/>
      </w:r>
      <w:bookmarkStart w:id="1" w:name="_Toc428831996"/>
      <w:r w:rsidR="00D71372">
        <w:t>Introduction</w:t>
      </w:r>
      <w:bookmarkEnd w:id="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E43ABC">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E43ABC">
              <w:rPr>
                <w:noProof/>
              </w:rPr>
              <w:t>3</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E43ABC">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2" w:name="chintro"/>
      <w:bookmarkStart w:id="3" w:name="_Toc428803474"/>
      <w:bookmarkStart w:id="4" w:name="_Toc428831997"/>
      <w:r>
        <w:t>Motivation</w:t>
      </w:r>
      <w:bookmarkEnd w:id="3"/>
      <w:bookmarkEnd w:id="4"/>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ation using the distributivity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5" w:name="_Toc428803475"/>
      <w:bookmarkStart w:id="6" w:name="_Toc428831998"/>
      <w:r>
        <w:lastRenderedPageBreak/>
        <w:t>Contributions</w:t>
      </w:r>
      <w:bookmarkEnd w:id="5"/>
      <w:bookmarkEnd w:id="6"/>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8D78EA">
      <w:pPr>
        <w:pStyle w:val="ListParagraph"/>
        <w:numPr>
          <w:ilvl w:val="0"/>
          <w:numId w:val="25"/>
        </w:numPr>
      </w:pPr>
      <w:r>
        <w:t xml:space="preserve">Our first goal is to minimize the communication cost of our system since it is the main obstacle for the distributed processing. </w:t>
      </w:r>
      <w:r>
        <w:rPr>
          <w:rFonts w:hint="eastAsia"/>
        </w:rPr>
        <w:t>T</w:t>
      </w:r>
      <w:r>
        <w:rPr>
          <w:rFonts w:hint="eastAsia"/>
        </w:rPr>
        <w:t>o this end, we would need to</w:t>
      </w:r>
      <w:r>
        <w:t xml:space="preserve"> further</w:t>
      </w:r>
      <w:r>
        <w:rPr>
          <w:rFonts w:hint="eastAsia"/>
        </w:rPr>
        <w:t xml:space="preserve"> u</w:t>
      </w:r>
      <w:r>
        <w:t>n</w:t>
      </w:r>
      <w:r>
        <w:rPr>
          <w:rFonts w:hint="eastAsia"/>
        </w:rPr>
        <w:t>d</w:t>
      </w:r>
      <w:r>
        <w:rPr>
          <w:rFonts w:hint="eastAsia"/>
        </w:rPr>
        <w:t>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8D78EA">
      <w:pPr>
        <w:pStyle w:val="ListParagraph"/>
        <w:numPr>
          <w:ilvl w:val="0"/>
          <w:numId w:val="25"/>
        </w:numPr>
      </w:pPr>
      <w:r>
        <w:t>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deserializ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r w:rsidR="006D2AD9">
        <w:t>HyperCube algorithm, data shuffling algorithm, in order to filter the factorization and serialize only the wanted values.</w:t>
      </w:r>
    </w:p>
    <w:p w:rsidR="004D454A" w:rsidRDefault="004D454A" w:rsidP="004D454A">
      <w:pPr>
        <w:pStyle w:val="ListParagraph"/>
      </w:pPr>
    </w:p>
    <w:p w:rsidR="00622A6E" w:rsidRDefault="000F63CF" w:rsidP="008D78EA">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E43ABC" w:rsidRDefault="00E43ABC" w:rsidP="00E43ABC">
      <w:pPr>
        <w:pStyle w:val="ListParagraph"/>
      </w:pPr>
    </w:p>
    <w:p w:rsidR="005152B6" w:rsidRDefault="00E43ABC" w:rsidP="008D78EA">
      <w:pPr>
        <w:pStyle w:val="ListParagraph"/>
        <w:numPr>
          <w:ilvl w:val="0"/>
          <w:numId w:val="25"/>
        </w:numPr>
      </w:pPr>
      <w:r>
        <w:t xml:space="preserve">The entire system was written in </w:t>
      </w:r>
      <w:r w:rsidRPr="00E43ABC">
        <w:rPr>
          <w:i/>
        </w:rPr>
        <w:t>C++11</w:t>
      </w:r>
      <w:r>
        <w:t xml:space="preserve"> and the library </w:t>
      </w:r>
      <w:r w:rsidRPr="00E43ABC">
        <w:rPr>
          <w:i/>
        </w:rPr>
        <w:t>boost::asio</w:t>
      </w:r>
      <w:r>
        <w:t xml:space="preserve"> is used in the communication module for networking.</w:t>
      </w:r>
      <w:r w:rsidR="005152B6">
        <w:t xml:space="preserve"> The source code can be found at:</w:t>
      </w:r>
      <w:r w:rsidR="005152B6">
        <w:br/>
      </w:r>
      <w:hyperlink r:id="rId11" w:history="1">
        <w:r w:rsidR="005152B6" w:rsidRPr="00236AFC">
          <w:rPr>
            <w:rStyle w:val="Hyperlink"/>
          </w:rPr>
          <w:t>https://github.com/lambrospetrou/fdb.git</w:t>
        </w:r>
      </w:hyperlink>
    </w:p>
    <w:p w:rsidR="005152B6" w:rsidRDefault="005152B6" w:rsidP="00347186"/>
    <w:p w:rsidR="005152B6" w:rsidRDefault="005152B6" w:rsidP="0028095C"/>
    <w:p w:rsidR="00D9549C" w:rsidRDefault="00D9549C" w:rsidP="00EC1323">
      <w:pPr>
        <w:pStyle w:val="Heading2"/>
      </w:pPr>
      <w:bookmarkStart w:id="7" w:name="_Toc428803476"/>
      <w:bookmarkStart w:id="8" w:name="_Toc428831999"/>
      <w:r>
        <w:t>Outline</w:t>
      </w:r>
      <w:bookmarkEnd w:id="7"/>
      <w:bookmarkEnd w:id="8"/>
    </w:p>
    <w:bookmarkEnd w:id="2"/>
    <w:p w:rsidR="00603289" w:rsidRDefault="00603289" w:rsidP="0009214B">
      <w:r>
        <w:t>The rest of this thesis is structured as follows:</w:t>
      </w:r>
    </w:p>
    <w:p w:rsidR="00450B34" w:rsidRDefault="00450B34" w:rsidP="0009214B"/>
    <w:p w:rsidR="00603289" w:rsidRDefault="00A929A9" w:rsidP="008D78EA">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8D78EA">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8D78EA">
      <w:pPr>
        <w:pStyle w:val="ListParagraph"/>
        <w:numPr>
          <w:ilvl w:val="0"/>
          <w:numId w:val="24"/>
        </w:numPr>
      </w:pPr>
      <w:r>
        <w:rPr>
          <w:b/>
        </w:rPr>
        <w:t xml:space="preserve">Chapter 4 </w:t>
      </w:r>
      <w:r>
        <w:t>discusses serialization techniques for data factorizations</w:t>
      </w:r>
    </w:p>
    <w:p w:rsidR="002263F1" w:rsidRDefault="002263F1" w:rsidP="008D78EA">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8D78EA">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8D78EA">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9" w:name="_Toc428832000"/>
      <w:r w:rsidR="00D71372" w:rsidRPr="00727A6D">
        <w:t>Preliminaries</w:t>
      </w:r>
      <w:bookmarkEnd w:id="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A069D3">
              <w:rPr>
                <w:noProof/>
              </w:rPr>
              <w:t>2.1 Data Factorizations</w:t>
            </w:r>
            <w:r w:rsidR="00A069D3">
              <w:rPr>
                <w:noProof/>
              </w:rPr>
              <w:tab/>
            </w:r>
            <w:r w:rsidR="00A069D3">
              <w:rPr>
                <w:noProof/>
              </w:rPr>
              <w:fldChar w:fldCharType="begin"/>
            </w:r>
            <w:r w:rsidR="00A069D3">
              <w:rPr>
                <w:noProof/>
              </w:rPr>
              <w:instrText xml:space="preserve"> PAGEREF _Toc428830483 \h </w:instrText>
            </w:r>
            <w:r w:rsidR="00A069D3">
              <w:rPr>
                <w:noProof/>
              </w:rPr>
            </w:r>
            <w:r w:rsidR="00A069D3">
              <w:rPr>
                <w:noProof/>
              </w:rPr>
              <w:fldChar w:fldCharType="separate"/>
            </w:r>
            <w:r w:rsidR="00E43ABC">
              <w:rPr>
                <w:noProof/>
              </w:rPr>
              <w:t>5</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30484 \h </w:instrText>
            </w:r>
            <w:r>
              <w:rPr>
                <w:noProof/>
              </w:rPr>
            </w:r>
            <w:r>
              <w:rPr>
                <w:noProof/>
              </w:rPr>
              <w:fldChar w:fldCharType="separate"/>
            </w:r>
            <w:r w:rsidR="00E43ABC">
              <w:rPr>
                <w:noProof/>
              </w:rPr>
              <w:t>6</w:t>
            </w:r>
            <w:r>
              <w:rPr>
                <w:noProof/>
              </w:rPr>
              <w:fldChar w:fldCharType="end"/>
            </w:r>
          </w:p>
          <w:p w:rsidR="00A069D3" w:rsidRPr="00A069D3" w:rsidRDefault="00A069D3">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0485 \h </w:instrText>
            </w:r>
            <w:r>
              <w:rPr>
                <w:noProof/>
              </w:rPr>
            </w:r>
            <w:r>
              <w:rPr>
                <w:noProof/>
              </w:rPr>
              <w:fldChar w:fldCharType="separate"/>
            </w:r>
            <w:r w:rsidR="00E43ABC">
              <w:rPr>
                <w:noProof/>
              </w:rPr>
              <w:t>8</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30486 \h </w:instrText>
            </w:r>
            <w:r>
              <w:rPr>
                <w:noProof/>
              </w:rPr>
            </w:r>
            <w:r>
              <w:rPr>
                <w:noProof/>
              </w:rPr>
              <w:fldChar w:fldCharType="separate"/>
            </w:r>
            <w:r w:rsidR="00E43ABC">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0" w:name="chprelim"/>
      <w:bookmarkStart w:id="11" w:name="_Toc428830483"/>
      <w:bookmarkStart w:id="12" w:name="_Toc428832001"/>
      <w:r>
        <w:t>Data Factorizations</w:t>
      </w:r>
      <w:bookmarkEnd w:id="11"/>
      <w:bookmarkEnd w:id="12"/>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distributivity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8D78EA">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8D78EA">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8D78EA">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8D78EA">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8D78EA">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torization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3" w:name="_Toc428830484"/>
      <w:bookmarkStart w:id="14" w:name="_Toc428832002"/>
      <w:r>
        <w:t>Factorization Trees</w:t>
      </w:r>
      <w:bookmarkEnd w:id="13"/>
      <w:bookmarkEnd w:id="14"/>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r w:rsidR="000A74C7">
        <w:t>,</w:t>
      </w:r>
      <w:r>
        <w:t xml:space="preserve"> </w:t>
      </w:r>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xml:space="preserve">, which we call f-trees of Q. We consider f-trees where nodes are labelled by equivalence classes of attributes in </w:t>
      </w:r>
      <m:oMath>
        <m:r>
          <w:rPr>
            <w:rFonts w:ascii="Cambria Math" w:hAnsi="Cambria Math"/>
          </w:rPr>
          <m:t>P</m:t>
        </m:r>
      </m:oMath>
      <w:r w:rsidR="000A74C7">
        <w:t xml:space="preserve">. The equivalence class of an attribute A is the set of A and all attributes transitively equal to A in </w:t>
      </w:r>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in </w:t>
      </w:r>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8D78EA">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8D78EA">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abel,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8D78EA">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8D78EA">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14E5A5D0" wp14:editId="4916C852">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bookmarkStart w:id="15" w:name="_Toc428832060"/>
      <w:r>
        <w:t xml:space="preserve">Figure </w:t>
      </w:r>
      <w:r w:rsidR="0012758C">
        <w:fldChar w:fldCharType="begin"/>
      </w:r>
      <w:r w:rsidR="0012758C">
        <w:instrText xml:space="preserve"> STYLEREF 1 \s </w:instrText>
      </w:r>
      <w:r w:rsidR="0012758C">
        <w:fldChar w:fldCharType="separate"/>
      </w:r>
      <w:r w:rsidR="00E43ABC">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w:t>
      </w:r>
      <w:r w:rsidR="0012758C">
        <w:fldChar w:fldCharType="end"/>
      </w:r>
      <w:r>
        <w:t>: F-Tree for query R(A,B,C)</w:t>
      </w:r>
      <w:r>
        <w:rPr>
          <w:noProof/>
        </w:rPr>
        <w:t xml:space="preserve"> join S(A,E)</w:t>
      </w:r>
      <w:bookmarkEnd w:id="15"/>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0A0FCEA1" wp14:editId="1B76ABFD">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3">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bookmarkStart w:id="16" w:name="_Toc428832061"/>
      <w:r>
        <w:t xml:space="preserve">Figure </w:t>
      </w:r>
      <w:r>
        <w:fldChar w:fldCharType="begin"/>
      </w:r>
      <w:r>
        <w:instrText xml:space="preserve"> STYLEREF 1 \s </w:instrText>
      </w:r>
      <w:r>
        <w:fldChar w:fldCharType="separate"/>
      </w:r>
      <w:r w:rsidR="00E43ABC">
        <w:rPr>
          <w:noProof/>
        </w:rPr>
        <w:t>2</w:t>
      </w:r>
      <w:r>
        <w:fldChar w:fldCharType="end"/>
      </w:r>
      <w:r>
        <w:t>.</w:t>
      </w:r>
      <w:r>
        <w:fldChar w:fldCharType="begin"/>
      </w:r>
      <w:r>
        <w:instrText xml:space="preserve"> SEQ Figure \* ARABIC \s 1 </w:instrText>
      </w:r>
      <w:r>
        <w:fldChar w:fldCharType="separate"/>
      </w:r>
      <w:r w:rsidR="00E43ABC">
        <w:rPr>
          <w:noProof/>
        </w:rPr>
        <w:t>2</w:t>
      </w:r>
      <w:r>
        <w:fldChar w:fldCharType="end"/>
      </w:r>
      <w:r>
        <w:t>: Factorization of result of query Q with f-tree T</w:t>
      </w:r>
      <w:bookmarkEnd w:id="16"/>
    </w:p>
    <w:p w:rsidR="00E81AF2" w:rsidRDefault="00E81AF2" w:rsidP="0028095C"/>
    <w:p w:rsidR="003C36C2" w:rsidRDefault="003C36C2" w:rsidP="00743851">
      <w:pPr>
        <w:pStyle w:val="Heading2"/>
      </w:pPr>
      <w:bookmarkStart w:id="17" w:name="_Toc428830485"/>
      <w:bookmarkStart w:id="18" w:name="_Toc428832003"/>
      <w:r>
        <w:t>Size Bounds for Data Factorizations</w:t>
      </w:r>
      <w:bookmarkEnd w:id="17"/>
      <w:bookmarkEnd w:id="18"/>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r>
        <w:rPr>
          <w:i/>
        </w:rPr>
        <w:t>s(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r>
        <w:rPr>
          <w:i/>
        </w:rPr>
        <w:t>s(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r w:rsidRPr="00300277">
        <w:rPr>
          <w:i/>
        </w:rPr>
        <w:t>s(Q)</w:t>
      </w:r>
      <w:r>
        <w:t>.</w:t>
      </w:r>
    </w:p>
    <w:p w:rsidR="00743851" w:rsidRDefault="00743851" w:rsidP="0028095C"/>
    <w:p w:rsidR="003C36C2" w:rsidRDefault="003C36C2" w:rsidP="00743851">
      <w:pPr>
        <w:pStyle w:val="Heading2"/>
      </w:pPr>
      <w:bookmarkStart w:id="19" w:name="_Toc428830486"/>
      <w:bookmarkStart w:id="20" w:name="_Toc428832004"/>
      <w:r>
        <w:t>Related Work</w:t>
      </w:r>
      <w:bookmarkEnd w:id="19"/>
      <w:bookmarkEnd w:id="20"/>
    </w:p>
    <w:bookmarkEnd w:id="10"/>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a worst-case optimal algorithm whose runtime is bounded by the AGM bound. In addition, Veldhuizen</w:t>
      </w:r>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LogicBlox in their own Database Management System</w:t>
      </w:r>
      <w:r w:rsidR="00BF6931">
        <w:t>, LeapFrog Triejoin</w:t>
      </w:r>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Polychroniou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Afrati and Ulman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Afrati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Shumo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refined the HyperCube algorithm to use practical sizes for the hypercube and showed that it can be significantly faster than other algorithms because of good data shuffling.</w:t>
      </w:r>
    </w:p>
    <w:p w:rsidR="00DD1123" w:rsidRDefault="00DD1123" w:rsidP="0028095C"/>
    <w:p w:rsidR="00D27F94" w:rsidRDefault="00D27F94" w:rsidP="0028095C">
      <w:r>
        <w:t>In this thesis we use HyperCube algorithm adapted on factorizations for our distributed query processing and our experiments, see Section 6.4,</w:t>
      </w:r>
      <w:r w:rsidRPr="00D27F94">
        <w:t xml:space="preserve"> </w:t>
      </w:r>
      <w:r>
        <w:t>confirm</w:t>
      </w:r>
      <w:r>
        <w:t xml:space="preserve">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21" w:name="_Toc428832005"/>
      <w:r w:rsidR="00D71372">
        <w:t>Finding good Factorization Trees</w:t>
      </w:r>
      <w:bookmarkEnd w:id="2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0A78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cost \* MERGEFORMAT </w:instrText>
            </w:r>
            <w:r>
              <w:fldChar w:fldCharType="separate"/>
            </w:r>
            <w:r w:rsidR="00A069D3">
              <w:rPr>
                <w:noProof/>
              </w:rPr>
              <w:t>3.1 Motivation</w:t>
            </w:r>
            <w:r w:rsidR="00A069D3">
              <w:rPr>
                <w:noProof/>
              </w:rPr>
              <w:tab/>
            </w:r>
            <w:r w:rsidR="00A069D3">
              <w:rPr>
                <w:noProof/>
              </w:rPr>
              <w:fldChar w:fldCharType="begin"/>
            </w:r>
            <w:r w:rsidR="00A069D3">
              <w:rPr>
                <w:noProof/>
              </w:rPr>
              <w:instrText xml:space="preserve"> PAGEREF _Toc428830494 \h </w:instrText>
            </w:r>
            <w:r w:rsidR="00A069D3">
              <w:rPr>
                <w:noProof/>
              </w:rPr>
            </w:r>
            <w:r w:rsidR="00A069D3">
              <w:rPr>
                <w:noProof/>
              </w:rPr>
              <w:fldChar w:fldCharType="separate"/>
            </w:r>
            <w:r w:rsidR="00E43ABC">
              <w:rPr>
                <w:noProof/>
              </w:rPr>
              <w:t>11</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830495 \h </w:instrText>
            </w:r>
            <w:r>
              <w:rPr>
                <w:noProof/>
              </w:rPr>
            </w:r>
            <w:r>
              <w:rPr>
                <w:noProof/>
              </w:rPr>
              <w:fldChar w:fldCharType="separate"/>
            </w:r>
            <w:r w:rsidR="00E43ABC">
              <w:rPr>
                <w:noProof/>
              </w:rPr>
              <w:t>12</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830496 \h </w:instrText>
            </w:r>
            <w:r>
              <w:rPr>
                <w:noProof/>
              </w:rPr>
            </w:r>
            <w:r>
              <w:rPr>
                <w:noProof/>
              </w:rPr>
              <w:fldChar w:fldCharType="separate"/>
            </w:r>
            <w:r w:rsidR="00E43ABC">
              <w:rPr>
                <w:noProof/>
              </w:rPr>
              <w:t>12</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830497 \h </w:instrText>
            </w:r>
            <w:r>
              <w:rPr>
                <w:noProof/>
              </w:rPr>
            </w:r>
            <w:r>
              <w:rPr>
                <w:noProof/>
              </w:rPr>
              <w:fldChar w:fldCharType="separate"/>
            </w:r>
            <w:r w:rsidR="00E43ABC">
              <w:rPr>
                <w:noProof/>
              </w:rPr>
              <w:t>14</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830498 \h </w:instrText>
            </w:r>
            <w:r>
              <w:rPr>
                <w:noProof/>
              </w:rPr>
            </w:r>
            <w:r>
              <w:rPr>
                <w:noProof/>
              </w:rPr>
              <w:fldChar w:fldCharType="separate"/>
            </w:r>
            <w:r w:rsidR="00E43ABC">
              <w:rPr>
                <w:noProof/>
              </w:rPr>
              <w:t>15</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830499 \h </w:instrText>
            </w:r>
            <w:r>
              <w:rPr>
                <w:noProof/>
              </w:rPr>
            </w:r>
            <w:r>
              <w:rPr>
                <w:noProof/>
              </w:rPr>
              <w:fldChar w:fldCharType="separate"/>
            </w:r>
            <w:r w:rsidR="00E43ABC">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2" w:name="chcost"/>
    </w:p>
    <w:p w:rsidR="00F72092" w:rsidRDefault="00640F70" w:rsidP="00640F70">
      <w:pPr>
        <w:pStyle w:val="Heading2"/>
      </w:pPr>
      <w:bookmarkStart w:id="23" w:name="_Toc428830494"/>
      <w:bookmarkStart w:id="24" w:name="_Toc428832006"/>
      <w:r>
        <w:t>Motivation</w:t>
      </w:r>
      <w:bookmarkEnd w:id="23"/>
      <w:bookmarkEnd w:id="24"/>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w:t>
      </w:r>
      <w:r w:rsidR="00A069D3">
        <w:t>provides searching for</w:t>
      </w:r>
      <w:r>
        <w:t xml:space="preserve"> good factorization tree</w:t>
      </w:r>
      <w:r w:rsidR="00A069D3">
        <w:t>s</w:t>
      </w:r>
      <w:r>
        <w:t xml:space="preserve"> (f-tre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r w:rsidRPr="00640F70">
        <w:rPr>
          <w:i/>
        </w:rPr>
        <w:t>s(Q)</w:t>
      </w:r>
      <w:r>
        <w:t xml:space="preserve"> = 2, where </w:t>
      </w:r>
      <w:r w:rsidRPr="00640F70">
        <w:rPr>
          <w:i/>
        </w:rPr>
        <w:t>s(Q)</w:t>
      </w:r>
      <w:r>
        <w:t xml:space="preserve"> is the cost measurement function, and that there are multiple trees with this property. But the question is which of those f-trees having parameter </w:t>
      </w:r>
      <w:r w:rsidRPr="00640F70">
        <w:rPr>
          <w:i/>
        </w:rPr>
        <w:t>s(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r w:rsidRPr="00681EF6">
        <w:rPr>
          <w:i/>
        </w:rPr>
        <w:t>s(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r w:rsidR="00640F70" w:rsidRPr="00681EF6">
        <w:rPr>
          <w:i/>
        </w:rPr>
        <w:t>s(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5" w:name="_Toc428830495"/>
      <w:bookmarkStart w:id="26" w:name="_Toc428832007"/>
      <w:r>
        <w:t>Contribution</w:t>
      </w:r>
      <w:bookmarkEnd w:id="25"/>
      <w:bookmarkEnd w:id="26"/>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7" w:name="_Toc428830496"/>
      <w:bookmarkStart w:id="28" w:name="_Toc428832008"/>
      <w:r>
        <w:t>Idea</w:t>
      </w:r>
      <w:bookmarkEnd w:id="27"/>
      <w:bookmarkEnd w:id="28"/>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8D78EA">
      <w:pPr>
        <w:pStyle w:val="ListParagraph"/>
        <w:numPr>
          <w:ilvl w:val="0"/>
          <w:numId w:val="7"/>
        </w:numPr>
      </w:pPr>
      <w:r>
        <w:t>each union has its values ordered in ascending order</w:t>
      </w:r>
    </w:p>
    <w:p w:rsidR="00957EDE" w:rsidRDefault="00957EDE" w:rsidP="008D78EA">
      <w:pPr>
        <w:pStyle w:val="ListParagraph"/>
        <w:numPr>
          <w:ilvl w:val="0"/>
          <w:numId w:val="7"/>
        </w:numPr>
      </w:pPr>
      <w:r>
        <w:t>each union has unique values</w:t>
      </w:r>
    </w:p>
    <w:p w:rsidR="00957EDE" w:rsidRDefault="00957EDE" w:rsidP="008D78EA">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8D78EA">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48D384C4" wp14:editId="75993103">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AD670D" w:rsidRPr="00896026" w:rsidRDefault="00AD670D" w:rsidP="00E81AF2">
                            <w:pPr>
                              <w:pStyle w:val="Caption"/>
                              <w:rPr>
                                <w:noProof/>
                                <w:sz w:val="24"/>
                                <w:szCs w:val="24"/>
                              </w:rPr>
                            </w:pPr>
                            <w:bookmarkStart w:id="29" w:name="_Toc428832062"/>
                            <w:r>
                              <w:t xml:space="preserve">Figure </w:t>
                            </w:r>
                            <w:r>
                              <w:fldChar w:fldCharType="begin"/>
                            </w:r>
                            <w:r>
                              <w:instrText xml:space="preserve"> STYLEREF 1 \s </w:instrText>
                            </w:r>
                            <w:r>
                              <w:fldChar w:fldCharType="separate"/>
                            </w:r>
                            <w:r w:rsidR="00E43ABC">
                              <w:rPr>
                                <w:noProof/>
                              </w:rPr>
                              <w:t>3</w:t>
                            </w:r>
                            <w:r>
                              <w:fldChar w:fldCharType="end"/>
                            </w:r>
                            <w:r>
                              <w:t>.</w:t>
                            </w:r>
                            <w:r>
                              <w:fldChar w:fldCharType="begin"/>
                            </w:r>
                            <w:r>
                              <w:instrText xml:space="preserve"> SEQ Figure \* ARABIC \s 1 </w:instrText>
                            </w:r>
                            <w:r>
                              <w:fldChar w:fldCharType="separate"/>
                            </w:r>
                            <w:r w:rsidR="00E43ABC">
                              <w:rPr>
                                <w:noProof/>
                              </w:rPr>
                              <w:t>1</w:t>
                            </w:r>
                            <w:r>
                              <w:fldChar w:fldCharType="end"/>
                            </w:r>
                            <w:r>
                              <w:t>: F-Tree after joining R(A,B,C), S(A,B,D), T(A,E), U(E,F)</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D384C4"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AD670D" w:rsidRPr="00896026" w:rsidRDefault="00AD670D" w:rsidP="00E81AF2">
                      <w:pPr>
                        <w:pStyle w:val="Caption"/>
                        <w:rPr>
                          <w:noProof/>
                          <w:sz w:val="24"/>
                          <w:szCs w:val="24"/>
                        </w:rPr>
                      </w:pPr>
                      <w:bookmarkStart w:id="30" w:name="_Toc428832062"/>
                      <w:r>
                        <w:t xml:space="preserve">Figure </w:t>
                      </w:r>
                      <w:r>
                        <w:fldChar w:fldCharType="begin"/>
                      </w:r>
                      <w:r>
                        <w:instrText xml:space="preserve"> STYLEREF 1 \s </w:instrText>
                      </w:r>
                      <w:r>
                        <w:fldChar w:fldCharType="separate"/>
                      </w:r>
                      <w:r w:rsidR="00E43ABC">
                        <w:rPr>
                          <w:noProof/>
                        </w:rPr>
                        <w:t>3</w:t>
                      </w:r>
                      <w:r>
                        <w:fldChar w:fldCharType="end"/>
                      </w:r>
                      <w:r>
                        <w:t>.</w:t>
                      </w:r>
                      <w:r>
                        <w:fldChar w:fldCharType="begin"/>
                      </w:r>
                      <w:r>
                        <w:instrText xml:space="preserve"> SEQ Figure \* ARABIC \s 1 </w:instrText>
                      </w:r>
                      <w:r>
                        <w:fldChar w:fldCharType="separate"/>
                      </w:r>
                      <w:r w:rsidR="00E43ABC">
                        <w:rPr>
                          <w:noProof/>
                        </w:rPr>
                        <w:t>1</w:t>
                      </w:r>
                      <w:r>
                        <w:fldChar w:fldCharType="end"/>
                      </w:r>
                      <w:r>
                        <w:t>: F-Tree after joining R(A,B,C), S(A,B,D), T(A,E), U(E,F)</w:t>
                      </w:r>
                      <w:bookmarkEnd w:id="30"/>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10FA29D1" wp14:editId="6822F5CA">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4"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203C2F6F" wp14:editId="3FF48220">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2230E66F" wp14:editId="4904FDE0">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AD670D" w:rsidRPr="00DC4B60" w:rsidRDefault="00AD670D" w:rsidP="00E81AF2">
                            <w:pPr>
                              <w:pStyle w:val="Caption"/>
                              <w:rPr>
                                <w:noProof/>
                                <w:sz w:val="24"/>
                                <w:szCs w:val="24"/>
                              </w:rPr>
                            </w:pPr>
                            <w:bookmarkStart w:id="31" w:name="_Toc428832063"/>
                            <w:r>
                              <w:t xml:space="preserve">Figure </w:t>
                            </w:r>
                            <w:r>
                              <w:fldChar w:fldCharType="begin"/>
                            </w:r>
                            <w:r>
                              <w:instrText xml:space="preserve"> STYLEREF 1 \s </w:instrText>
                            </w:r>
                            <w:r>
                              <w:fldChar w:fldCharType="separate"/>
                            </w:r>
                            <w:r w:rsidR="00E43ABC">
                              <w:rPr>
                                <w:noProof/>
                              </w:rPr>
                              <w:t>3</w:t>
                            </w:r>
                            <w:r>
                              <w:fldChar w:fldCharType="end"/>
                            </w:r>
                            <w:r>
                              <w:t>.</w:t>
                            </w:r>
                            <w:r>
                              <w:fldChar w:fldCharType="begin"/>
                            </w:r>
                            <w:r>
                              <w:instrText xml:space="preserve"> SEQ Figure \* ARABIC \s 1 </w:instrText>
                            </w:r>
                            <w:r>
                              <w:fldChar w:fldCharType="separate"/>
                            </w:r>
                            <w:r w:rsidR="00E43ABC">
                              <w:rPr>
                                <w:noProof/>
                              </w:rPr>
                              <w:t>2</w:t>
                            </w:r>
                            <w:r>
                              <w:fldChar w:fldCharType="end"/>
                            </w:r>
                            <w:r>
                              <w:t xml:space="preserve">: </w:t>
                            </w:r>
                            <w:r w:rsidRPr="006520D8">
                              <w:t>Triangle and Square querie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0E66F"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AD670D" w:rsidRPr="00DC4B60" w:rsidRDefault="00AD670D" w:rsidP="00E81AF2">
                      <w:pPr>
                        <w:pStyle w:val="Caption"/>
                        <w:rPr>
                          <w:noProof/>
                          <w:sz w:val="24"/>
                          <w:szCs w:val="24"/>
                        </w:rPr>
                      </w:pPr>
                      <w:bookmarkStart w:id="32" w:name="_Toc428832063"/>
                      <w:r>
                        <w:t xml:space="preserve">Figure </w:t>
                      </w:r>
                      <w:r>
                        <w:fldChar w:fldCharType="begin"/>
                      </w:r>
                      <w:r>
                        <w:instrText xml:space="preserve"> STYLEREF 1 \s </w:instrText>
                      </w:r>
                      <w:r>
                        <w:fldChar w:fldCharType="separate"/>
                      </w:r>
                      <w:r w:rsidR="00E43ABC">
                        <w:rPr>
                          <w:noProof/>
                        </w:rPr>
                        <w:t>3</w:t>
                      </w:r>
                      <w:r>
                        <w:fldChar w:fldCharType="end"/>
                      </w:r>
                      <w:r>
                        <w:t>.</w:t>
                      </w:r>
                      <w:r>
                        <w:fldChar w:fldCharType="begin"/>
                      </w:r>
                      <w:r>
                        <w:instrText xml:space="preserve"> SEQ Figure \* ARABIC \s 1 </w:instrText>
                      </w:r>
                      <w:r>
                        <w:fldChar w:fldCharType="separate"/>
                      </w:r>
                      <w:r w:rsidR="00E43ABC">
                        <w:rPr>
                          <w:noProof/>
                        </w:rPr>
                        <w:t>2</w:t>
                      </w:r>
                      <w:r>
                        <w:fldChar w:fldCharType="end"/>
                      </w:r>
                      <w:r>
                        <w:t xml:space="preserve">: </w:t>
                      </w:r>
                      <w:r w:rsidRPr="006520D8">
                        <w:t>Triangle and Square queries</w:t>
                      </w:r>
                      <w:bookmarkEnd w:id="32"/>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 xml:space="preserve">lues per union, </w:t>
      </w:r>
      <w:r w:rsidR="00EE56C2">
        <w:t>also</w:t>
      </w:r>
      <w:r w:rsidR="00957EDE">
        <w:t xml:space="preserve">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A135E9" w:rsidRDefault="00A135E9" w:rsidP="00A135E9">
      <w:r>
        <w:t xml:space="preserve">We define </w:t>
      </w:r>
      <w:r w:rsidRPr="00281B5A">
        <w:rPr>
          <w:i/>
        </w:rPr>
        <w:t>cost</w:t>
      </w:r>
      <w:r>
        <w:t xml:space="preserve"> of a factorization the total number of value nodes or singletons, thus the sum of the number of value nodes for each attribute. For example the factorization in Figure 3.3 has 20 value nodes (black nodes) so the cost for that f-tree is 20.</w:t>
      </w:r>
    </w:p>
    <w:p w:rsidR="00A135E9" w:rsidRDefault="00A135E9" w:rsidP="00957EDE"/>
    <w:p w:rsidR="004D25A1" w:rsidRDefault="004D25A1" w:rsidP="004D25A1">
      <w:pPr>
        <w:keepNext/>
      </w:pPr>
      <w:r>
        <w:rPr>
          <w:noProof/>
          <w:lang w:val="el-GR" w:eastAsia="el-GR"/>
        </w:rPr>
        <w:lastRenderedPageBreak/>
        <w:drawing>
          <wp:inline distT="0" distB="0" distL="0" distR="0" wp14:anchorId="5F8C5423" wp14:editId="2584B3C9">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3" w:name="_Toc428832064"/>
      <w:r>
        <w:t xml:space="preserve">Figure </w:t>
      </w:r>
      <w:r w:rsidR="0012758C">
        <w:fldChar w:fldCharType="begin"/>
      </w:r>
      <w:r w:rsidR="0012758C">
        <w:instrText xml:space="preserve"> STYLEREF 1 \s </w:instrText>
      </w:r>
      <w:r w:rsidR="0012758C">
        <w:fldChar w:fldCharType="separate"/>
      </w:r>
      <w:r w:rsidR="00E43ABC">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3</w:t>
      </w:r>
      <w:r w:rsidR="0012758C">
        <w:fldChar w:fldCharType="end"/>
      </w:r>
      <w:r>
        <w:t>: Example factorization</w:t>
      </w:r>
      <w:r w:rsidR="00762297">
        <w:t xml:space="preserve"> over f-tree in Figure 3.1</w:t>
      </w:r>
      <w:bookmarkEnd w:id="33"/>
    </w:p>
    <w:p w:rsidR="00806927" w:rsidRDefault="00806927" w:rsidP="00640F70"/>
    <w:p w:rsidR="00AF4A68" w:rsidRDefault="00D767E4" w:rsidP="008B2DD7">
      <w:pPr>
        <w:pStyle w:val="Heading3"/>
        <w:jc w:val="left"/>
      </w:pPr>
      <w:bookmarkStart w:id="34" w:name="_Toc428830497"/>
      <w:bookmarkStart w:id="35" w:name="_Toc428832009"/>
      <w:r>
        <w:t>Initial thoughts</w:t>
      </w:r>
      <w:bookmarkEnd w:id="34"/>
      <w:bookmarkEnd w:id="35"/>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8D78EA">
      <w:pPr>
        <w:pStyle w:val="ListParagraph"/>
        <w:numPr>
          <w:ilvl w:val="0"/>
          <w:numId w:val="18"/>
        </w:numPr>
      </w:pPr>
      <w:r w:rsidRPr="00B4596E">
        <w:rPr>
          <w:i/>
        </w:rPr>
        <w:t>XuY</w:t>
      </w:r>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8D78EA">
      <w:pPr>
        <w:pStyle w:val="ListParagraph"/>
        <w:numPr>
          <w:ilvl w:val="0"/>
          <w:numId w:val="18"/>
        </w:numPr>
      </w:pPr>
      <w:r w:rsidRPr="00B4596E">
        <w:rPr>
          <w:i/>
        </w:rPr>
        <w:t>uniq(X)</w:t>
      </w:r>
      <w:r>
        <w:t xml:space="preserve"> denotes the average unique number of values among all the unions of attribute X.</w:t>
      </w:r>
    </w:p>
    <w:p w:rsidR="008B2DD7" w:rsidRDefault="008B2DD7" w:rsidP="008B2DD7"/>
    <w:p w:rsidR="008B2DD7" w:rsidRDefault="008B2DD7" w:rsidP="008B2DD7">
      <w:r>
        <w:lastRenderedPageBreak/>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8D78EA">
      <w:pPr>
        <w:pStyle w:val="ListParagraph"/>
        <w:numPr>
          <w:ilvl w:val="0"/>
          <w:numId w:val="8"/>
        </w:numPr>
      </w:pPr>
      <w:r w:rsidRPr="00031817">
        <w:rPr>
          <w:i/>
        </w:rPr>
        <w:t>unique values per attribute</w:t>
      </w:r>
      <w:r w:rsidR="00031817">
        <w:rPr>
          <w:i/>
        </w:rPr>
        <w:t xml:space="preserve">: </w:t>
      </w:r>
      <w:r>
        <w:t>uniq(A), uniq(B), uniq(C), uniq(D), uniq(E), uniq(F)</w:t>
      </w:r>
    </w:p>
    <w:p w:rsidR="008B2DD7" w:rsidRDefault="008B2DD7" w:rsidP="008D78EA">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r>
        <w:t>BuA, CuA, CuB, DuA, DuB, EuA, FuA, FuE</w:t>
      </w:r>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r w:rsidRPr="00691F9E">
        <w:rPr>
          <w:i/>
        </w:rPr>
        <w:t>XuY</w:t>
      </w:r>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6" w:name="_Toc428830498"/>
      <w:bookmarkStart w:id="37" w:name="_Toc428832010"/>
      <w:r>
        <w:t>Proposed Idea</w:t>
      </w:r>
      <w:bookmarkEnd w:id="36"/>
      <w:bookmarkEnd w:id="37"/>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8D78EA">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r w:rsidR="00CB4BBA" w:rsidRPr="00B4596E">
        <w:rPr>
          <w:i/>
        </w:rPr>
        <w:t>XuY</w:t>
      </w:r>
      <w:r w:rsidR="00CB4BBA">
        <w:t>, where Y is an ancestor of X.</w:t>
      </w:r>
    </w:p>
    <w:p w:rsidR="00B4596E" w:rsidRDefault="00E4145A" w:rsidP="008D78EA">
      <w:pPr>
        <w:pStyle w:val="ListParagraph"/>
        <w:numPr>
          <w:ilvl w:val="0"/>
          <w:numId w:val="17"/>
        </w:numPr>
      </w:pPr>
      <w:r w:rsidRPr="00B4596E">
        <w:rPr>
          <w:i/>
        </w:rPr>
        <w:t>A</w:t>
      </w:r>
      <w:r w:rsidR="00CB4BBA" w:rsidRPr="00B4596E">
        <w:rPr>
          <w:i/>
        </w:rPr>
        <w:t>verage unique number of values among all union nodes for each attribute,</w:t>
      </w:r>
      <w:r w:rsidR="00CB4BBA">
        <w:t xml:space="preserve"> denoted as </w:t>
      </w:r>
      <w:r w:rsidR="00CB4BBA" w:rsidRPr="00B4596E">
        <w:rPr>
          <w:i/>
        </w:rPr>
        <w:t>uniq(X)</w:t>
      </w:r>
      <w:r w:rsidR="00CB4BBA">
        <w:t xml:space="preserve"> where X is an attribute.</w:t>
      </w:r>
    </w:p>
    <w:p w:rsidR="00CB4BBA" w:rsidRDefault="00E4145A" w:rsidP="008D78EA">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lastRenderedPageBreak/>
        <w:t>Another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8D78EA">
      <w:pPr>
        <w:pStyle w:val="ListParagraph"/>
        <w:numPr>
          <w:ilvl w:val="0"/>
          <w:numId w:val="21"/>
        </w:numPr>
      </w:pPr>
      <w:r w:rsidRPr="004172E2">
        <w:t>f-tree T</w:t>
      </w:r>
    </w:p>
    <w:p w:rsidR="004E7E9C" w:rsidRDefault="004172E2" w:rsidP="008D78EA">
      <w:pPr>
        <w:pStyle w:val="ListParagraph"/>
        <w:numPr>
          <w:ilvl w:val="0"/>
          <w:numId w:val="21"/>
        </w:numPr>
      </w:pPr>
      <w:r w:rsidRPr="004E7E9C">
        <w:rPr>
          <w:i/>
        </w:rPr>
        <w:t>XuY</w:t>
      </w:r>
      <w:r w:rsidRPr="004172E2">
        <w:t xml:space="preserve"> and </w:t>
      </w:r>
      <w:r w:rsidRPr="004E7E9C">
        <w:rPr>
          <w:i/>
        </w:rPr>
        <w:t>uniq(X)</w:t>
      </w:r>
      <w:r w:rsidRPr="004172E2">
        <w:t>, as described above</w:t>
      </w:r>
    </w:p>
    <w:p w:rsidR="004172E2" w:rsidRDefault="004172E2" w:rsidP="008D78EA">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r w:rsidRPr="00375FDA">
              <w:rPr>
                <w:i/>
              </w:rPr>
              <w:t>XuY</w:t>
            </w:r>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8D78EA">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r w:rsidR="00230B0A" w:rsidRPr="00230B0A">
        <w:rPr>
          <w:i/>
        </w:rPr>
        <w:t>XuY</w:t>
      </w:r>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640F70" w:rsidRDefault="00A343E4" w:rsidP="00A343E4">
      <w:pPr>
        <w:pStyle w:val="Heading2"/>
      </w:pPr>
      <w:bookmarkStart w:id="38" w:name="_Toc428830499"/>
      <w:bookmarkStart w:id="39" w:name="_Toc428832011"/>
      <w:r>
        <w:lastRenderedPageBreak/>
        <w:t>Algorithms</w:t>
      </w:r>
      <w:bookmarkEnd w:id="38"/>
      <w:bookmarkEnd w:id="39"/>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The algorithm is an iteration over the attributes in the factorization tree in a BFS-traversal order memoizing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r w:rsidRPr="005669A1">
        <w:rPr>
          <w:i/>
        </w:rPr>
        <w:t>min_average()</w:t>
      </w:r>
      <w:r>
        <w:t xml:space="preserve"> function which has linear complexity, or more precisely its complexity depends on the longest root-to-leaf path (we visit each attribute's ancestor in the f-tree).</w:t>
      </w:r>
    </w:p>
    <w:p w:rsidR="00F102C3" w:rsidRDefault="00F102C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9E4023">
            <w:pPr>
              <w:pStyle w:val="Code"/>
              <w:spacing w:before="240" w:after="240"/>
            </w:pPr>
            <w:r w:rsidRPr="004B3A9C">
              <w:rPr>
                <w:b/>
              </w:rPr>
              <w:lastRenderedPageBreak/>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970774">
            <w:pPr>
              <w:pStyle w:val="Code"/>
              <w:spacing w:line="276" w:lineRule="auto"/>
            </w:pPr>
            <w:r w:rsidRPr="00906157">
              <w:t>// @fTree: the f-tree to estimate the size for, if used for factorization</w:t>
            </w:r>
          </w:p>
          <w:p w:rsidR="00F72863" w:rsidRPr="00906157" w:rsidRDefault="00850F59" w:rsidP="00970774">
            <w:pPr>
              <w:pStyle w:val="Code"/>
              <w:spacing w:line="276" w:lineRule="auto"/>
            </w:pPr>
            <w:r w:rsidRPr="00906157">
              <w:t>// @FLATSIZE: the flat size in number of tuples</w:t>
            </w:r>
          </w:p>
          <w:p w:rsidR="00850F59" w:rsidRPr="00906157" w:rsidRDefault="00850F59" w:rsidP="00970774">
            <w:pPr>
              <w:pStyle w:val="Code"/>
              <w:spacing w:line="276" w:lineRule="auto"/>
            </w:pPr>
            <w:r w:rsidRPr="006E76F8">
              <w:t>double estimate_size(FactorizationTree *fTree, unsigned int FLATSIZE)</w:t>
            </w:r>
            <w:r w:rsidRPr="00906157">
              <w:t xml:space="preserve"> {</w:t>
            </w:r>
          </w:p>
          <w:p w:rsidR="00850F59" w:rsidRPr="00906157" w:rsidRDefault="00F72863" w:rsidP="00970774">
            <w:pPr>
              <w:pStyle w:val="Code"/>
              <w:spacing w:line="276" w:lineRule="auto"/>
            </w:pPr>
            <w:r w:rsidRPr="00906157">
              <w:t xml:space="preserve">    // </w:t>
            </w:r>
            <w:r w:rsidR="00850F59" w:rsidRPr="00906157">
              <w:t>queue for BFS - holds pairs of attribute IDs &lt;parentID, childID&gt;</w:t>
            </w:r>
          </w:p>
          <w:p w:rsidR="00850F59" w:rsidRPr="00906157" w:rsidRDefault="00850F59" w:rsidP="00970774">
            <w:pPr>
              <w:pStyle w:val="Code"/>
              <w:spacing w:line="276" w:lineRule="auto"/>
            </w:pPr>
            <w:r w:rsidRPr="00906157">
              <w:t xml:space="preserve">    queue&lt;pair&lt;int, int&gt;&gt; Q;</w:t>
            </w:r>
          </w:p>
          <w:p w:rsidR="00850F59" w:rsidRPr="00906157" w:rsidRDefault="00850F59" w:rsidP="00970774">
            <w:pPr>
              <w:pStyle w:val="Code"/>
              <w:spacing w:line="276" w:lineRule="auto"/>
            </w:pPr>
            <w:r w:rsidRPr="00906157">
              <w:t xml:space="preserve">    // m</w:t>
            </w:r>
            <w:r w:rsidR="007559CE" w:rsidRPr="00906157">
              <w:t xml:space="preserve">emoization array of </w:t>
            </w:r>
            <w:r w:rsidRPr="00906157">
              <w:t>costs estimated - size = number of attributes</w:t>
            </w:r>
          </w:p>
          <w:p w:rsidR="00850F59" w:rsidRPr="00906157" w:rsidRDefault="00850F59" w:rsidP="00970774">
            <w:pPr>
              <w:pStyle w:val="Code"/>
              <w:spacing w:line="276" w:lineRule="auto"/>
            </w:pPr>
            <w:r w:rsidRPr="00906157">
              <w:t xml:space="preserve">    vector&lt;double&gt; costs</w:t>
            </w:r>
            <w:r w:rsidR="007559CE" w:rsidRPr="00906157">
              <w:t>(ftree-&gt;num_of_attributes())</w:t>
            </w:r>
            <w:r w:rsidRPr="00906157">
              <w:t>;</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cost for the root</w:t>
            </w:r>
          </w:p>
          <w:p w:rsidR="00850F59" w:rsidRPr="00906157" w:rsidRDefault="00850F59" w:rsidP="00970774">
            <w:pPr>
              <w:pStyle w:val="Code"/>
              <w:spacing w:line="276" w:lineRule="auto"/>
            </w:pPr>
            <w:r w:rsidRPr="00906157">
              <w:t xml:space="preserve">    rootID = fTree-&gt;root-&gt;ID;</w:t>
            </w:r>
          </w:p>
          <w:p w:rsidR="00850F59" w:rsidRPr="00906157" w:rsidRDefault="00850F59" w:rsidP="00970774">
            <w:pPr>
              <w:pStyle w:val="Code"/>
              <w:spacing w:line="276" w:lineRule="auto"/>
            </w:pPr>
            <w:r w:rsidRPr="00906157">
              <w:t xml:space="preserve">    costs[rootID] = uniq(rootID);</w:t>
            </w:r>
          </w:p>
          <w:p w:rsidR="00850F59" w:rsidRPr="00906157" w:rsidRDefault="00850F59" w:rsidP="00970774">
            <w:pPr>
              <w:pStyle w:val="Code"/>
              <w:spacing w:line="276" w:lineRule="auto"/>
            </w:pPr>
            <w:r w:rsidRPr="00906157">
              <w:t xml:space="preserve">    // add root's children in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fTree-&gt;root-&gt;children {</w:t>
            </w:r>
          </w:p>
          <w:p w:rsidR="00850F59" w:rsidRPr="00906157" w:rsidRDefault="00850F59" w:rsidP="00970774">
            <w:pPr>
              <w:pStyle w:val="Code"/>
              <w:spacing w:line="276" w:lineRule="auto"/>
            </w:pPr>
            <w:r w:rsidRPr="00906157">
              <w:t xml:space="preserve">        Q.push_back({rootID,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r w:rsidRPr="00906157">
              <w:rPr>
                <w:b/>
              </w:rPr>
              <w:t>while</w:t>
            </w:r>
            <w:r w:rsidRPr="00906157">
              <w:t xml:space="preserve"> (!Q.empty()) {</w:t>
            </w:r>
          </w:p>
          <w:p w:rsidR="00850F59" w:rsidRPr="00906157" w:rsidRDefault="00850F59" w:rsidP="00970774">
            <w:pPr>
              <w:pStyle w:val="Code"/>
              <w:spacing w:line="276" w:lineRule="auto"/>
            </w:pPr>
            <w:r w:rsidRPr="00906157">
              <w:t xml:space="preserve">        parent_child = Q.pop_front();</w:t>
            </w:r>
          </w:p>
          <w:p w:rsidR="00850F59" w:rsidRPr="00906157" w:rsidRDefault="00850F59" w:rsidP="00970774">
            <w:pPr>
              <w:pStyle w:val="Code"/>
              <w:spacing w:line="276" w:lineRule="auto"/>
            </w:pPr>
            <w:r w:rsidRPr="00906157">
              <w:t xml:space="preserve">        parentID = parent_child-&gt;first;</w:t>
            </w:r>
          </w:p>
          <w:p w:rsidR="00850F59" w:rsidRPr="00906157" w:rsidRDefault="00850F59" w:rsidP="00970774">
            <w:pPr>
              <w:pStyle w:val="Code"/>
              <w:spacing w:line="276" w:lineRule="auto"/>
            </w:pPr>
            <w:r w:rsidRPr="00906157">
              <w:t xml:space="preserve">        childID = parent_child-&gt;secon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calculate the minimum of all averages XuY where X = childID and </w:t>
            </w:r>
          </w:p>
          <w:p w:rsidR="00850F59" w:rsidRPr="00906157" w:rsidRDefault="00850F59" w:rsidP="00970774">
            <w:pPr>
              <w:pStyle w:val="Code"/>
              <w:spacing w:line="276" w:lineRule="auto"/>
            </w:pPr>
            <w:r w:rsidRPr="00906157">
              <w:t xml:space="preserve">        // Y is every ancestor of X in the fTree that belongs to a common</w:t>
            </w:r>
          </w:p>
          <w:p w:rsidR="00850F59" w:rsidRPr="00906157" w:rsidRDefault="00850F59" w:rsidP="00970774">
            <w:pPr>
              <w:pStyle w:val="Code"/>
              <w:spacing w:line="276" w:lineRule="auto"/>
            </w:pPr>
            <w:r w:rsidRPr="00906157">
              <w:t xml:space="preserve">        // relation (dependency) with X.</w:t>
            </w:r>
          </w:p>
          <w:p w:rsidR="00850F59" w:rsidRPr="00906157" w:rsidRDefault="00850F59" w:rsidP="00970774">
            <w:pPr>
              <w:pStyle w:val="Code"/>
              <w:spacing w:line="276" w:lineRule="auto"/>
            </w:pPr>
            <w:r w:rsidRPr="00906157">
              <w:t xml:space="preserve">        double min_est = min_average(fTree, childID);</w:t>
            </w:r>
          </w:p>
          <w:p w:rsidR="00850F59" w:rsidRPr="00906157" w:rsidRDefault="00850F59" w:rsidP="00970774">
            <w:pPr>
              <w:pStyle w:val="Code"/>
              <w:spacing w:line="276" w:lineRule="auto"/>
            </w:pPr>
            <w:r w:rsidRPr="00906157">
              <w:t xml:space="preserve">        // calculate the cost for this attribute</w:t>
            </w:r>
          </w:p>
          <w:p w:rsidR="00850F59" w:rsidRPr="00906157" w:rsidRDefault="00850F59" w:rsidP="00970774">
            <w:pPr>
              <w:pStyle w:val="Code"/>
              <w:spacing w:line="276" w:lineRule="auto"/>
            </w:pPr>
            <w:r w:rsidRPr="00906157">
              <w:t xml:space="preserve">        // COST(X) = min(COST(par(X)) * min(all averages XuY), FLAT_SIZE)</w:t>
            </w:r>
          </w:p>
          <w:p w:rsidR="00850F59" w:rsidRPr="00906157" w:rsidRDefault="00850F59" w:rsidP="00970774">
            <w:pPr>
              <w:pStyle w:val="Code"/>
              <w:spacing w:line="276" w:lineRule="auto"/>
            </w:pPr>
            <w:r w:rsidRPr="00906157">
              <w:t xml:space="preserve">        costs[childID] = min((costs[parentID] * min_est), FLATSIZE);</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add the attribute's children to the BFS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fTree-&gt;node(childID)-&gt;children {</w:t>
            </w:r>
          </w:p>
          <w:p w:rsidR="00850F59" w:rsidRPr="00906157" w:rsidRDefault="00850F59" w:rsidP="00970774">
            <w:pPr>
              <w:pStyle w:val="Code"/>
              <w:spacing w:line="276" w:lineRule="auto"/>
            </w:pPr>
            <w:r w:rsidRPr="00906157">
              <w:t xml:space="preserve">            Q.push_back({childID,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the total cost estimation is the total number of value nodes</w:t>
            </w:r>
          </w:p>
          <w:p w:rsidR="00850F59" w:rsidRPr="00906157" w:rsidRDefault="00850F59" w:rsidP="00970774">
            <w:pPr>
              <w:pStyle w:val="Code"/>
              <w:spacing w:line="276" w:lineRule="auto"/>
            </w:pPr>
            <w:r w:rsidRPr="00906157">
              <w:t xml:space="preserve">    // which is the sum of all the value nodes for each attribute</w:t>
            </w:r>
          </w:p>
          <w:p w:rsidR="00850F59" w:rsidRPr="00906157" w:rsidRDefault="00850F59" w:rsidP="00970774">
            <w:pPr>
              <w:pStyle w:val="Code"/>
              <w:spacing w:line="276" w:lineRule="auto"/>
            </w:pPr>
            <w:r w:rsidRPr="00906157">
              <w:t xml:space="preserve">    return sum(costs);</w:t>
            </w:r>
          </w:p>
          <w:p w:rsidR="00850F59" w:rsidRPr="00906157" w:rsidRDefault="00850F59" w:rsidP="00970774">
            <w:pPr>
              <w:pStyle w:val="Code"/>
              <w:spacing w:line="276" w:lineRule="auto"/>
            </w:pPr>
            <w:r w:rsidRPr="00906157">
              <w:t>}</w:t>
            </w:r>
          </w:p>
        </w:tc>
      </w:tr>
    </w:tbl>
    <w:p w:rsidR="00007B2E" w:rsidRDefault="00007B2E"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970774" w:rsidRDefault="00970774" w:rsidP="0012024C"/>
    <w:p w:rsidR="00970774" w:rsidRDefault="00970774" w:rsidP="0012024C"/>
    <w:p w:rsidR="00F72092" w:rsidRDefault="0012024C" w:rsidP="0012024C">
      <w:r>
        <w:t>For the sake of c</w:t>
      </w:r>
      <w:r w:rsidR="00157770">
        <w:t>ompletion the code for</w:t>
      </w:r>
      <w:r>
        <w:t xml:space="preserve"> </w:t>
      </w:r>
      <w:r w:rsidRPr="00157770">
        <w:rPr>
          <w:i/>
        </w:rPr>
        <w:t>min_averages()</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5E7AC0">
            <w:pPr>
              <w:pStyle w:val="Code"/>
              <w:spacing w:before="240" w:after="240"/>
            </w:pPr>
            <w:r w:rsidRPr="004B3A9C">
              <w:rPr>
                <w:b/>
              </w:rPr>
              <w:t xml:space="preserve">Algorithm </w:t>
            </w:r>
            <w:r>
              <w:rPr>
                <w:b/>
              </w:rPr>
              <w:t>3.2</w:t>
            </w:r>
            <w:r w:rsidRPr="004B3A9C">
              <w:rPr>
                <w:b/>
              </w:rPr>
              <w:t>:</w:t>
            </w:r>
            <w:r>
              <w:t xml:space="preserve"> Find min </w:t>
            </w:r>
            <w:r>
              <w:rPr>
                <w:i/>
              </w:rPr>
              <w:t>XuY</w:t>
            </w:r>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970774">
            <w:pPr>
              <w:pStyle w:val="Code"/>
              <w:spacing w:line="276" w:lineRule="auto"/>
            </w:pPr>
            <w:r w:rsidRPr="00A329AB">
              <w:t>// @fTree: the factorization tree we currently estimate the size</w:t>
            </w:r>
          </w:p>
          <w:p w:rsidR="00A329AB" w:rsidRPr="00A329AB" w:rsidRDefault="00A329AB" w:rsidP="00970774">
            <w:pPr>
              <w:pStyle w:val="Code"/>
              <w:spacing w:line="276" w:lineRule="auto"/>
            </w:pPr>
            <w:r>
              <w:t xml:space="preserve">// @attributeID: the </w:t>
            </w:r>
            <w:r w:rsidRPr="00A329AB">
              <w:t>attribute</w:t>
            </w:r>
            <w:r>
              <w:t>ID</w:t>
            </w:r>
            <w:r w:rsidR="009A78AF">
              <w:t xml:space="preserve"> we want</w:t>
            </w:r>
            <w:r w:rsidRPr="00A329AB">
              <w:t xml:space="preserve"> the estimated number of nodes</w:t>
            </w:r>
          </w:p>
          <w:p w:rsidR="00A329AB" w:rsidRPr="00FC678E" w:rsidRDefault="00A329AB" w:rsidP="00970774">
            <w:pPr>
              <w:pStyle w:val="Code"/>
              <w:spacing w:line="276" w:lineRule="auto"/>
            </w:pPr>
            <w:r w:rsidRPr="00FC678E">
              <w:rPr>
                <w:b/>
              </w:rPr>
              <w:t>double min_average(FactorizationTree *fTree, attributeID)</w:t>
            </w:r>
            <w:r w:rsidRPr="00FC678E">
              <w:t xml:space="preserve"> {</w:t>
            </w:r>
          </w:p>
          <w:p w:rsidR="00A329AB" w:rsidRPr="00A329AB" w:rsidRDefault="00A329AB" w:rsidP="00970774">
            <w:pPr>
              <w:pStyle w:val="Code"/>
              <w:spacing w:line="276" w:lineRule="auto"/>
            </w:pPr>
            <w:r w:rsidRPr="00A329AB">
              <w:t xml:space="preserve">    // get the attribute node</w:t>
            </w:r>
          </w:p>
          <w:p w:rsidR="00A329AB" w:rsidRPr="00A329AB" w:rsidRDefault="00A329AB" w:rsidP="00970774">
            <w:pPr>
              <w:pStyle w:val="Code"/>
              <w:spacing w:line="276" w:lineRule="auto"/>
            </w:pPr>
            <w:r w:rsidRPr="00A329AB">
              <w:t xml:space="preserve">    cN = fTree-&gt;node(attributeID);</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the maximum average for each attribute is </w:t>
            </w:r>
            <w:r w:rsidR="009A78AF">
              <w:t>its unique values</w:t>
            </w:r>
          </w:p>
          <w:p w:rsidR="00A329AB" w:rsidRPr="00A329AB" w:rsidRDefault="00A329AB" w:rsidP="00970774">
            <w:pPr>
              <w:pStyle w:val="Code"/>
              <w:spacing w:line="276" w:lineRule="auto"/>
            </w:pPr>
            <w:r w:rsidRPr="00A329AB">
              <w:t xml:space="preserve">    double min_est = uniq(attributeID);</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we now traverse the path from the current attribute up to the root</w:t>
            </w:r>
          </w:p>
          <w:p w:rsidR="00A329AB" w:rsidRPr="00A329AB" w:rsidRDefault="00A329AB" w:rsidP="00970774">
            <w:pPr>
              <w:pStyle w:val="Code"/>
              <w:spacing w:line="276" w:lineRule="auto"/>
            </w:pPr>
            <w:r w:rsidRPr="00A329AB">
              <w:t xml:space="preserve">    // and check the average of children with each ancestor</w:t>
            </w:r>
          </w:p>
          <w:p w:rsidR="00A329AB" w:rsidRPr="00A329AB" w:rsidRDefault="00A329AB" w:rsidP="00970774">
            <w:pPr>
              <w:pStyle w:val="Code"/>
              <w:spacing w:line="276" w:lineRule="auto"/>
            </w:pPr>
            <w:r w:rsidRPr="00A329AB">
              <w:t xml:space="preserve">    // ONLY if it belongs to common relation/dependency (hyperedge)</w:t>
            </w:r>
          </w:p>
          <w:p w:rsidR="00A329AB" w:rsidRPr="00A329AB" w:rsidRDefault="00A329AB" w:rsidP="00970774">
            <w:pPr>
              <w:pStyle w:val="Code"/>
              <w:spacing w:line="276" w:lineRule="auto"/>
            </w:pPr>
            <w:r w:rsidRPr="00A329AB">
              <w:t xml:space="preserve">    </w:t>
            </w:r>
            <w:r w:rsidRPr="00FC678E">
              <w:rPr>
                <w:b/>
              </w:rPr>
              <w:t>while</w:t>
            </w:r>
            <w:r w:rsidRPr="00A329AB">
              <w:t xml:space="preserve"> (cN != NULL) {</w:t>
            </w:r>
          </w:p>
          <w:p w:rsidR="00A329AB" w:rsidRPr="00A329AB" w:rsidRDefault="00A329AB" w:rsidP="00970774">
            <w:pPr>
              <w:pStyle w:val="Code"/>
              <w:spacing w:line="276" w:lineRule="auto"/>
            </w:pPr>
            <w:r w:rsidRPr="00A329AB">
              <w:t xml:space="preserve">        if (same_hyperedge(attributeID, cN-&gt;ID)) {</w:t>
            </w:r>
          </w:p>
          <w:p w:rsidR="00A329AB" w:rsidRPr="00A329AB" w:rsidRDefault="00A329AB" w:rsidP="00970774">
            <w:pPr>
              <w:pStyle w:val="Code"/>
              <w:spacing w:line="276" w:lineRule="auto"/>
            </w:pPr>
            <w:r w:rsidRPr="00A329AB">
              <w:t xml:space="preserve">            min_est = min(min_est, XuY(attributeID, cN-&gt;ID));</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cN = cN-&gt;parent;</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return min_est;</w:t>
            </w:r>
          </w:p>
          <w:p w:rsidR="00A329AB" w:rsidRPr="00906157" w:rsidRDefault="00A329AB" w:rsidP="00970774">
            <w:pPr>
              <w:pStyle w:val="Code"/>
              <w:spacing w:line="276" w:lineRule="auto"/>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r w:rsidRPr="000D1EC4">
        <w:rPr>
          <w:i/>
        </w:rPr>
        <w:t>XuY</w:t>
      </w:r>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lastRenderedPageBreak/>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r w:rsidRPr="000D1EC4">
        <w:rPr>
          <w:i/>
        </w:rPr>
        <w:t>XuY</w:t>
      </w:r>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970774">
            <w:pPr>
              <w:pStyle w:val="Code"/>
              <w:spacing w:before="240" w:after="240"/>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Pr="00970774" w:rsidRDefault="00D578DB" w:rsidP="00970774">
            <w:pPr>
              <w:pStyle w:val="Code"/>
              <w:spacing w:line="360" w:lineRule="auto"/>
            </w:pPr>
            <w:r w:rsidRPr="00970774">
              <w:t>// @fTree: the factorization tree used for the representation '@fRep'</w:t>
            </w:r>
          </w:p>
          <w:p w:rsidR="00D578DB" w:rsidRPr="00970774" w:rsidRDefault="00D578DB" w:rsidP="00970774">
            <w:pPr>
              <w:pStyle w:val="Code"/>
              <w:spacing w:line="360" w:lineRule="auto"/>
            </w:pPr>
            <w:r w:rsidRPr="00970774">
              <w:t>// @fRep: an input factorization of the database instance we examine</w:t>
            </w:r>
          </w:p>
          <w:p w:rsidR="00D578DB" w:rsidRPr="00970774" w:rsidRDefault="00D578DB" w:rsidP="00970774">
            <w:pPr>
              <w:pStyle w:val="Code"/>
              <w:spacing w:line="360" w:lineRule="auto"/>
            </w:pPr>
            <w:r w:rsidRPr="00970774">
              <w:rPr>
                <w:b/>
              </w:rPr>
              <w:t>double[][] calculate_averages(FactorizationTree *fTree, FRepresentation *fRep)</w:t>
            </w:r>
            <w:r w:rsidRPr="00970774">
              <w:t xml:space="preserve"> {</w:t>
            </w:r>
          </w:p>
          <w:p w:rsidR="00D578DB" w:rsidRPr="00970774" w:rsidRDefault="00D578DB" w:rsidP="00970774">
            <w:pPr>
              <w:pStyle w:val="Code"/>
              <w:spacing w:line="360" w:lineRule="auto"/>
            </w:pPr>
            <w:r w:rsidRPr="00970774">
              <w:t xml:space="preserve">    double matrix[fTree-&gt;number_of_attributes()][fTree-&gt;number_of_attributes()];</w:t>
            </w:r>
          </w:p>
          <w:p w:rsidR="00D578DB" w:rsidRPr="00970774" w:rsidRDefault="00D578DB" w:rsidP="00970774">
            <w:pPr>
              <w:pStyle w:val="Code"/>
              <w:spacing w:line="360" w:lineRule="auto"/>
            </w:pPr>
            <w:r w:rsidRPr="00970774">
              <w:t xml:space="preserve">    </w:t>
            </w:r>
            <w:r w:rsidRPr="00970774">
              <w:rPr>
                <w:b/>
              </w:rPr>
              <w:t>for each</w:t>
            </w:r>
            <w:r w:rsidRPr="00970774">
              <w:t xml:space="preserve"> attribute A in fTree-&gt;nodes {</w:t>
            </w:r>
          </w:p>
          <w:p w:rsidR="00D578DB" w:rsidRPr="00970774" w:rsidRDefault="00D578DB" w:rsidP="00970774">
            <w:pPr>
              <w:pStyle w:val="Code"/>
              <w:spacing w:line="360" w:lineRule="auto"/>
            </w:pPr>
            <w:r w:rsidRPr="00970774">
              <w:t xml:space="preserve">        // make the current attribute A root of the factorization</w:t>
            </w:r>
          </w:p>
          <w:p w:rsidR="00D578DB" w:rsidRPr="00970774" w:rsidRDefault="00D578DB" w:rsidP="00970774">
            <w:pPr>
              <w:pStyle w:val="Code"/>
              <w:spacing w:line="360" w:lineRule="auto"/>
            </w:pPr>
            <w:r w:rsidRPr="00970774">
              <w:t xml:space="preserve">        make_root_attribute(A, fRep, fTree); </w:t>
            </w:r>
          </w:p>
          <w:p w:rsidR="00D578DB" w:rsidRPr="00970774" w:rsidRDefault="00D578DB" w:rsidP="00970774">
            <w:pPr>
              <w:pStyle w:val="Code"/>
              <w:spacing w:line="360" w:lineRule="auto"/>
            </w:pPr>
            <w:r w:rsidRPr="00970774">
              <w:t xml:space="preserve">        // traverse the factorization in either DFS or BFS mode and calculate</w:t>
            </w:r>
          </w:p>
          <w:p w:rsidR="00D578DB" w:rsidRPr="00970774" w:rsidRDefault="00D578DB" w:rsidP="00970774">
            <w:pPr>
              <w:pStyle w:val="Code"/>
              <w:spacing w:line="360" w:lineRule="auto"/>
            </w:pPr>
            <w:r w:rsidRPr="00970774">
              <w:t xml:space="preserve">        // all the averages where attribute A is the parent since now all</w:t>
            </w:r>
          </w:p>
          <w:p w:rsidR="00D578DB" w:rsidRPr="00970774" w:rsidRDefault="00D578DB" w:rsidP="00970774">
            <w:pPr>
              <w:pStyle w:val="Code"/>
              <w:spacing w:line="360" w:lineRule="auto"/>
            </w:pPr>
            <w:r w:rsidRPr="00970774">
              <w:t xml:space="preserve">        // other attributes are below attribute A</w:t>
            </w:r>
          </w:p>
          <w:p w:rsidR="00D578DB" w:rsidRPr="00970774" w:rsidRDefault="00D578DB" w:rsidP="00970774">
            <w:pPr>
              <w:pStyle w:val="Code"/>
              <w:spacing w:line="360" w:lineRule="auto"/>
            </w:pPr>
            <w:r w:rsidRPr="00970774">
              <w:t xml:space="preserve">        averages = calculate_averages_for_root(A, fRep);</w:t>
            </w:r>
          </w:p>
          <w:p w:rsidR="00D578DB" w:rsidRPr="00970774" w:rsidRDefault="00D578DB" w:rsidP="00970774">
            <w:pPr>
              <w:pStyle w:val="Code"/>
              <w:spacing w:line="360" w:lineRule="auto"/>
            </w:pPr>
            <w:r w:rsidRPr="00970774">
              <w:t xml:space="preserve">        update_matrix(matrix, averages);</w:t>
            </w:r>
          </w:p>
          <w:p w:rsidR="00D578DB" w:rsidRPr="00970774" w:rsidRDefault="00D578DB" w:rsidP="00970774">
            <w:pPr>
              <w:pStyle w:val="Code"/>
              <w:spacing w:line="360" w:lineRule="auto"/>
            </w:pPr>
            <w:r w:rsidRPr="00970774">
              <w:t xml:space="preserve">    }</w:t>
            </w:r>
          </w:p>
          <w:p w:rsidR="00D578DB" w:rsidRPr="00970774" w:rsidRDefault="00D578DB" w:rsidP="00970774">
            <w:pPr>
              <w:pStyle w:val="Code"/>
              <w:spacing w:line="360" w:lineRule="auto"/>
            </w:pPr>
            <w:r w:rsidRPr="00970774">
              <w:t xml:space="preserve">    return matrix;</w:t>
            </w:r>
          </w:p>
          <w:p w:rsidR="00D578DB" w:rsidRPr="00970774" w:rsidRDefault="00D578DB" w:rsidP="00970774">
            <w:pPr>
              <w:pStyle w:val="Code"/>
              <w:spacing w:line="360" w:lineRule="auto"/>
            </w:pPr>
            <w:r w:rsidRPr="00970774">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2"/>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40" w:name="_Toc428832012"/>
      <w:r w:rsidR="00D71372">
        <w:t>Serialization of Data Factorizations</w:t>
      </w:r>
      <w:bookmarkEnd w:id="40"/>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96697"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sidR="00896697">
              <w:rPr>
                <w:noProof/>
              </w:rPr>
              <w:t>4.1 Motivation</w:t>
            </w:r>
            <w:r w:rsidR="00896697">
              <w:rPr>
                <w:noProof/>
              </w:rPr>
              <w:tab/>
            </w:r>
            <w:r w:rsidR="00896697">
              <w:rPr>
                <w:noProof/>
              </w:rPr>
              <w:fldChar w:fldCharType="begin"/>
            </w:r>
            <w:r w:rsidR="00896697">
              <w:rPr>
                <w:noProof/>
              </w:rPr>
              <w:instrText xml:space="preserve"> PAGEREF _Toc428831364 \h </w:instrText>
            </w:r>
            <w:r w:rsidR="00896697">
              <w:rPr>
                <w:noProof/>
              </w:rPr>
            </w:r>
            <w:r w:rsidR="00896697">
              <w:rPr>
                <w:noProof/>
              </w:rPr>
              <w:fldChar w:fldCharType="separate"/>
            </w:r>
            <w:r w:rsidR="00E43ABC">
              <w:rPr>
                <w:noProof/>
              </w:rPr>
              <w:t>21</w:t>
            </w:r>
            <w:r w:rsidR="00896697">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831365 \h </w:instrText>
            </w:r>
            <w:r>
              <w:rPr>
                <w:noProof/>
              </w:rPr>
            </w:r>
            <w:r>
              <w:rPr>
                <w:noProof/>
              </w:rPr>
              <w:fldChar w:fldCharType="separate"/>
            </w:r>
            <w:r w:rsidR="00E43ABC">
              <w:rPr>
                <w:noProof/>
              </w:rPr>
              <w:t>22</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831366 \h </w:instrText>
            </w:r>
            <w:r>
              <w:rPr>
                <w:noProof/>
              </w:rPr>
            </w:r>
            <w:r>
              <w:rPr>
                <w:noProof/>
              </w:rPr>
              <w:fldChar w:fldCharType="separate"/>
            </w:r>
            <w:r w:rsidR="00E43ABC">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1 Example</w:t>
            </w:r>
            <w:r>
              <w:rPr>
                <w:noProof/>
              </w:rPr>
              <w:tab/>
            </w:r>
            <w:r>
              <w:rPr>
                <w:noProof/>
              </w:rPr>
              <w:fldChar w:fldCharType="begin"/>
            </w:r>
            <w:r>
              <w:rPr>
                <w:noProof/>
              </w:rPr>
              <w:instrText xml:space="preserve"> PAGEREF _Toc428831367 \h </w:instrText>
            </w:r>
            <w:r>
              <w:rPr>
                <w:noProof/>
              </w:rPr>
            </w:r>
            <w:r>
              <w:rPr>
                <w:noProof/>
              </w:rPr>
              <w:fldChar w:fldCharType="separate"/>
            </w:r>
            <w:r w:rsidR="00E43ABC">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2 F-Ttree serialization</w:t>
            </w:r>
            <w:r>
              <w:rPr>
                <w:noProof/>
              </w:rPr>
              <w:tab/>
            </w:r>
            <w:r>
              <w:rPr>
                <w:noProof/>
              </w:rPr>
              <w:fldChar w:fldCharType="begin"/>
            </w:r>
            <w:r>
              <w:rPr>
                <w:noProof/>
              </w:rPr>
              <w:instrText xml:space="preserve"> PAGEREF _Toc428831368 \h </w:instrText>
            </w:r>
            <w:r>
              <w:rPr>
                <w:noProof/>
              </w:rPr>
            </w:r>
            <w:r>
              <w:rPr>
                <w:noProof/>
              </w:rPr>
              <w:fldChar w:fldCharType="separate"/>
            </w:r>
            <w:r w:rsidR="00E43ABC">
              <w:rPr>
                <w:noProof/>
              </w:rPr>
              <w:t>25</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3 Boost Serialization</w:t>
            </w:r>
            <w:r>
              <w:rPr>
                <w:noProof/>
              </w:rPr>
              <w:tab/>
            </w:r>
            <w:r>
              <w:rPr>
                <w:noProof/>
              </w:rPr>
              <w:fldChar w:fldCharType="begin"/>
            </w:r>
            <w:r>
              <w:rPr>
                <w:noProof/>
              </w:rPr>
              <w:instrText xml:space="preserve"> PAGEREF _Toc428831369 \h </w:instrText>
            </w:r>
            <w:r>
              <w:rPr>
                <w:noProof/>
              </w:rPr>
            </w:r>
            <w:r>
              <w:rPr>
                <w:noProof/>
              </w:rPr>
              <w:fldChar w:fldCharType="separate"/>
            </w:r>
            <w:r w:rsidR="00E43ABC">
              <w:rPr>
                <w:noProof/>
              </w:rPr>
              <w:t>26</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4 Simple Raw (De)Serializer</w:t>
            </w:r>
            <w:r>
              <w:rPr>
                <w:noProof/>
              </w:rPr>
              <w:tab/>
            </w:r>
            <w:r>
              <w:rPr>
                <w:noProof/>
              </w:rPr>
              <w:fldChar w:fldCharType="begin"/>
            </w:r>
            <w:r>
              <w:rPr>
                <w:noProof/>
              </w:rPr>
              <w:instrText xml:space="preserve"> PAGEREF _Toc428831370 \h </w:instrText>
            </w:r>
            <w:r>
              <w:rPr>
                <w:noProof/>
              </w:rPr>
            </w:r>
            <w:r>
              <w:rPr>
                <w:noProof/>
              </w:rPr>
              <w:fldChar w:fldCharType="separate"/>
            </w:r>
            <w:r w:rsidR="00E43ABC">
              <w:rPr>
                <w:noProof/>
              </w:rPr>
              <w:t>28</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5 Byte (De)Serializer</w:t>
            </w:r>
            <w:r>
              <w:rPr>
                <w:noProof/>
              </w:rPr>
              <w:tab/>
            </w:r>
            <w:r>
              <w:rPr>
                <w:noProof/>
              </w:rPr>
              <w:fldChar w:fldCharType="begin"/>
            </w:r>
            <w:r>
              <w:rPr>
                <w:noProof/>
              </w:rPr>
              <w:instrText xml:space="preserve"> PAGEREF _Toc428831371 \h </w:instrText>
            </w:r>
            <w:r>
              <w:rPr>
                <w:noProof/>
              </w:rPr>
            </w:r>
            <w:r>
              <w:rPr>
                <w:noProof/>
              </w:rPr>
              <w:fldChar w:fldCharType="separate"/>
            </w:r>
            <w:r w:rsidR="00E43ABC">
              <w:rPr>
                <w:noProof/>
              </w:rPr>
              <w:t>32</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6 Bit (De)Serializer</w:t>
            </w:r>
            <w:r>
              <w:rPr>
                <w:noProof/>
              </w:rPr>
              <w:tab/>
            </w:r>
            <w:r>
              <w:rPr>
                <w:noProof/>
              </w:rPr>
              <w:fldChar w:fldCharType="begin"/>
            </w:r>
            <w:r>
              <w:rPr>
                <w:noProof/>
              </w:rPr>
              <w:instrText xml:space="preserve"> PAGEREF _Toc428831372 \h </w:instrText>
            </w:r>
            <w:r>
              <w:rPr>
                <w:noProof/>
              </w:rPr>
            </w:r>
            <w:r>
              <w:rPr>
                <w:noProof/>
              </w:rPr>
              <w:fldChar w:fldCharType="separate"/>
            </w:r>
            <w:r w:rsidR="00E43ABC">
              <w:rPr>
                <w:noProof/>
              </w:rPr>
              <w:t>34</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4 Final remarks</w:t>
            </w:r>
            <w:r>
              <w:rPr>
                <w:noProof/>
              </w:rPr>
              <w:tab/>
            </w:r>
            <w:r>
              <w:rPr>
                <w:noProof/>
              </w:rPr>
              <w:fldChar w:fldCharType="begin"/>
            </w:r>
            <w:r>
              <w:rPr>
                <w:noProof/>
              </w:rPr>
              <w:instrText xml:space="preserve"> PAGEREF _Toc428831373 \h </w:instrText>
            </w:r>
            <w:r>
              <w:rPr>
                <w:noProof/>
              </w:rPr>
            </w:r>
            <w:r>
              <w:rPr>
                <w:noProof/>
              </w:rPr>
              <w:fldChar w:fldCharType="separate"/>
            </w:r>
            <w:r w:rsidR="00E43ABC">
              <w:rPr>
                <w:noProof/>
              </w:rPr>
              <w:t>37</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831374 \h </w:instrText>
            </w:r>
            <w:r>
              <w:rPr>
                <w:noProof/>
              </w:rPr>
            </w:r>
            <w:r>
              <w:rPr>
                <w:noProof/>
              </w:rPr>
              <w:fldChar w:fldCharType="separate"/>
            </w:r>
            <w:r w:rsidR="00E43ABC">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41" w:name="chser"/>
    </w:p>
    <w:p w:rsidR="00D71372" w:rsidRDefault="00120A2D" w:rsidP="00120A2D">
      <w:pPr>
        <w:pStyle w:val="Heading2"/>
      </w:pPr>
      <w:bookmarkStart w:id="42" w:name="_Toc428738583"/>
      <w:bookmarkStart w:id="43" w:name="_Toc428831364"/>
      <w:bookmarkStart w:id="44" w:name="_Toc428832013"/>
      <w:r>
        <w:t>Motivation</w:t>
      </w:r>
      <w:bookmarkEnd w:id="42"/>
      <w:bookmarkEnd w:id="43"/>
      <w:bookmarkEnd w:id="44"/>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In general, serialization is the method of efficiently converting an in-memory factorization into a byte stream which is stored or transferred and later can be deserialized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5" w:name="_Toc428738584"/>
      <w:bookmarkStart w:id="46" w:name="_Toc428831365"/>
      <w:bookmarkStart w:id="47" w:name="_Toc428832014"/>
      <w:r>
        <w:t>Contributions</w:t>
      </w:r>
      <w:bookmarkEnd w:id="45"/>
      <w:bookmarkEnd w:id="46"/>
      <w:bookmarkEnd w:id="47"/>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8D78EA">
      <w:pPr>
        <w:pStyle w:val="ListParagraph"/>
        <w:numPr>
          <w:ilvl w:val="0"/>
          <w:numId w:val="2"/>
        </w:numPr>
      </w:pPr>
      <w:r w:rsidRPr="005E3F8E">
        <w:rPr>
          <w:b/>
        </w:rPr>
        <w:t>Factorization Tree (D</w:t>
      </w:r>
      <w:r w:rsidR="00D14AF3" w:rsidRPr="005E3F8E">
        <w:rPr>
          <w:b/>
        </w:rPr>
        <w:t>e)serializer</w:t>
      </w:r>
      <w:r w:rsidR="00D14AF3">
        <w:t xml:space="preserve"> - this is the only serialization technique for f-trees and is used in conjuction any of the factorization serialization techniques.</w:t>
      </w:r>
    </w:p>
    <w:p w:rsidR="005E3F8E" w:rsidRDefault="00D14AF3" w:rsidP="008D78EA">
      <w:pPr>
        <w:pStyle w:val="ListParagraph"/>
        <w:numPr>
          <w:ilvl w:val="0"/>
          <w:numId w:val="2"/>
        </w:numPr>
      </w:pPr>
      <w:r w:rsidRPr="005E3F8E">
        <w:rPr>
          <w:b/>
        </w:rPr>
        <w:t>Simple Raw (De)Serializer</w:t>
      </w:r>
      <w:r>
        <w:t xml:space="preserve"> - a simple serialization technique that is fast and retains the compression factor over flat representations.</w:t>
      </w:r>
    </w:p>
    <w:p w:rsidR="005E3F8E" w:rsidRDefault="00D14AF3" w:rsidP="008D78EA">
      <w:pPr>
        <w:pStyle w:val="ListParagraph"/>
        <w:numPr>
          <w:ilvl w:val="0"/>
          <w:numId w:val="2"/>
        </w:numPr>
      </w:pPr>
      <w:r w:rsidRPr="005E3F8E">
        <w:rPr>
          <w:b/>
        </w:rPr>
        <w:t xml:space="preserve">Byte (De)Serializer </w:t>
      </w:r>
      <w:r>
        <w:t>- an extension to the Simple serialization technique to only store the required number of bytes for each value.</w:t>
      </w:r>
    </w:p>
    <w:p w:rsidR="005E3F8E" w:rsidRDefault="00D14AF3" w:rsidP="008D78EA">
      <w:pPr>
        <w:pStyle w:val="ListParagraph"/>
        <w:numPr>
          <w:ilvl w:val="0"/>
          <w:numId w:val="2"/>
        </w:numPr>
      </w:pPr>
      <w:r w:rsidRPr="005E3F8E">
        <w:rPr>
          <w:b/>
        </w:rPr>
        <w:t>Bit (De)Serializer</w:t>
      </w:r>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8D78EA">
      <w:pPr>
        <w:pStyle w:val="ListParagraph"/>
        <w:numPr>
          <w:ilvl w:val="0"/>
          <w:numId w:val="2"/>
        </w:numPr>
      </w:pPr>
      <w:r w:rsidRPr="005E3F8E">
        <w:rPr>
          <w:b/>
        </w:rPr>
        <w:t>Bit Serializer HyperCube</w:t>
      </w:r>
      <w:r>
        <w:t xml:space="preserve"> - the serialization technique that is used in the distributed system which differs from the normal </w:t>
      </w:r>
      <w:r w:rsidRPr="005E3F8E">
        <w:rPr>
          <w:i/>
        </w:rPr>
        <w:t>Bit Serializer</w:t>
      </w:r>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8" w:name="_Toc428738585"/>
      <w:bookmarkStart w:id="49" w:name="_Toc428831366"/>
      <w:bookmarkStart w:id="50" w:name="_Toc428832015"/>
      <w:r>
        <w:t>Factorization Serializations</w:t>
      </w:r>
      <w:bookmarkEnd w:id="48"/>
      <w:bookmarkEnd w:id="49"/>
      <w:bookmarkEnd w:id="50"/>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51" w:name="_Toc428738586"/>
      <w:bookmarkStart w:id="52" w:name="_Toc428831367"/>
      <w:bookmarkStart w:id="53" w:name="_Toc428832016"/>
      <w:r>
        <w:t>Example</w:t>
      </w:r>
      <w:bookmarkEnd w:id="51"/>
      <w:bookmarkEnd w:id="52"/>
      <w:bookmarkEnd w:id="53"/>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jc w:val="center"/>
        <w:tblLook w:val="04A0" w:firstRow="1" w:lastRow="0" w:firstColumn="1" w:lastColumn="0" w:noHBand="0" w:noVBand="1"/>
      </w:tblPr>
      <w:tblGrid>
        <w:gridCol w:w="576"/>
        <w:gridCol w:w="566"/>
        <w:gridCol w:w="569"/>
        <w:gridCol w:w="579"/>
        <w:gridCol w:w="559"/>
        <w:gridCol w:w="553"/>
      </w:tblGrid>
      <w:tr w:rsidR="00960FDE" w:rsidTr="00970774">
        <w:trPr>
          <w:jc w:val="center"/>
        </w:trPr>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970774">
        <w:trPr>
          <w:jc w:val="center"/>
        </w:trPr>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4" w:name="_Toc428832065"/>
      <w:r>
        <w:t xml:space="preserve">Figure </w:t>
      </w:r>
      <w:r w:rsidR="0012758C">
        <w:fldChar w:fldCharType="begin"/>
      </w:r>
      <w:r w:rsidR="0012758C">
        <w:instrText xml:space="preserve"> STYLEREF 1 \s </w:instrText>
      </w:r>
      <w:r w:rsidR="0012758C">
        <w:fldChar w:fldCharType="separate"/>
      </w:r>
      <w:r w:rsidR="00E43ABC">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w:t>
      </w:r>
      <w:r w:rsidR="0012758C">
        <w:fldChar w:fldCharType="end"/>
      </w:r>
      <w:r>
        <w:t xml:space="preserve">: Result after Natural JOIN on </w:t>
      </w:r>
      <w:r w:rsidR="00970774">
        <w:t xml:space="preserve">some </w:t>
      </w:r>
      <w:r>
        <w:t>R, S, T, U relations</w:t>
      </w:r>
      <w:bookmarkEnd w:id="54"/>
    </w:p>
    <w:p w:rsidR="00E55610" w:rsidRDefault="00E55610" w:rsidP="0028095C"/>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6EF1DD2A" wp14:editId="4FBE8879">
            <wp:extent cx="2733675" cy="259424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4">
                      <a:extLst>
                        <a:ext uri="{28A0092B-C50C-407E-A947-70E740481C1C}">
                          <a14:useLocalDpi xmlns:a14="http://schemas.microsoft.com/office/drawing/2010/main" val="0"/>
                        </a:ext>
                      </a:extLst>
                    </a:blip>
                    <a:srcRect l="21867" r="22713"/>
                    <a:stretch/>
                  </pic:blipFill>
                  <pic:spPr bwMode="auto">
                    <a:xfrm>
                      <a:off x="0" y="0"/>
                      <a:ext cx="2746827" cy="2606728"/>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5" w:name="_Toc428832066"/>
      <w:r>
        <w:t xml:space="preserve">Figure </w:t>
      </w:r>
      <w:r w:rsidR="0012758C">
        <w:fldChar w:fldCharType="begin"/>
      </w:r>
      <w:r w:rsidR="0012758C">
        <w:instrText xml:space="preserve"> STYLEREF 1 \s </w:instrText>
      </w:r>
      <w:r w:rsidR="0012758C">
        <w:fldChar w:fldCharType="separate"/>
      </w:r>
      <w:r w:rsidR="00E43ABC">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2</w:t>
      </w:r>
      <w:r w:rsidR="0012758C">
        <w:fldChar w:fldCharType="end"/>
      </w:r>
      <w:r>
        <w:t>: Example f-tree</w:t>
      </w:r>
      <w:r w:rsidR="00970774">
        <w:t xml:space="preserve"> for the join result in Figure 4.1</w:t>
      </w:r>
      <w:bookmarkEnd w:id="55"/>
    </w:p>
    <w:p w:rsidR="007821F0" w:rsidRDefault="007821F0" w:rsidP="0028095C"/>
    <w:p w:rsidR="00AA3C1F" w:rsidRDefault="00AA3C1F" w:rsidP="00AA3C1F">
      <w:pPr>
        <w:keepNext/>
      </w:pPr>
      <w:r>
        <w:rPr>
          <w:noProof/>
          <w:lang w:val="el-GR" w:eastAsia="el-GR"/>
        </w:rPr>
        <w:drawing>
          <wp:inline distT="0" distB="0" distL="0" distR="0" wp14:anchorId="5B86594E" wp14:editId="4C1CECE3">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7">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6" w:name="_Toc428832067"/>
      <w:r>
        <w:t xml:space="preserve">Figure </w:t>
      </w:r>
      <w:r w:rsidR="0012758C">
        <w:fldChar w:fldCharType="begin"/>
      </w:r>
      <w:r w:rsidR="0012758C">
        <w:instrText xml:space="preserve"> STYLEREF 1 \s </w:instrText>
      </w:r>
      <w:r w:rsidR="0012758C">
        <w:fldChar w:fldCharType="separate"/>
      </w:r>
      <w:r w:rsidR="00E43ABC">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3</w:t>
      </w:r>
      <w:r w:rsidR="0012758C">
        <w:fldChar w:fldCharType="end"/>
      </w:r>
      <w:r>
        <w:t>: Example factorization</w:t>
      </w:r>
      <w:r w:rsidR="00970774">
        <w:t xml:space="preserve"> over the f-tree in Figure 4.2</w:t>
      </w:r>
      <w:bookmarkEnd w:id="56"/>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DB5497" w:rsidP="00A834E0">
      <w:r>
        <w:lastRenderedPageBreak/>
        <w:t>We</w:t>
      </w:r>
      <w:r w:rsidR="00A834E0">
        <w:t xml:space="preserve"> explain</w:t>
      </w:r>
      <w:r w:rsidR="007631E0">
        <w:t xml:space="preserve"> below</w:t>
      </w:r>
      <w:r w:rsidR="00A834E0">
        <w:t xml:space="preserve"> the in-memory representation of Data Factorizations as implemented at the moment. A factorized representation contains the following types of nodes:</w:t>
      </w:r>
    </w:p>
    <w:p w:rsidR="00A834E0" w:rsidRDefault="00A834E0" w:rsidP="00A834E0"/>
    <w:p w:rsidR="00A834E0" w:rsidRDefault="00A834E0" w:rsidP="008D78EA">
      <w:pPr>
        <w:pStyle w:val="ListParagraph"/>
        <w:numPr>
          <w:ilvl w:val="1"/>
          <w:numId w:val="9"/>
        </w:numPr>
      </w:pPr>
      <w:r w:rsidRPr="00A834E0">
        <w:rPr>
          <w:i/>
        </w:rPr>
        <w:t>Union</w:t>
      </w:r>
      <w:r>
        <w:t xml:space="preserve"> nodes just contain a list of the values for that specific attribute union</w:t>
      </w:r>
    </w:p>
    <w:p w:rsidR="00A834E0" w:rsidRDefault="00A834E0" w:rsidP="008D78EA">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8D78EA">
      <w:pPr>
        <w:pStyle w:val="ListParagraph"/>
        <w:numPr>
          <w:ilvl w:val="1"/>
          <w:numId w:val="9"/>
        </w:numPr>
      </w:pPr>
      <w:r w:rsidRPr="00A834E0">
        <w:rPr>
          <w:i/>
        </w:rPr>
        <w:t>Union values</w:t>
      </w:r>
      <w:r>
        <w:t xml:space="preserve"> are value nodes that just have one Union node as a child</w:t>
      </w:r>
    </w:p>
    <w:p w:rsidR="00372758" w:rsidRDefault="00A834E0" w:rsidP="008D78EA">
      <w:pPr>
        <w:pStyle w:val="ListParagraph"/>
        <w:numPr>
          <w:ilvl w:val="1"/>
          <w:numId w:val="9"/>
        </w:numPr>
      </w:pPr>
      <w:r w:rsidRPr="00A834E0">
        <w:rPr>
          <w:i/>
        </w:rPr>
        <w:t>Operand values</w:t>
      </w:r>
      <w:r>
        <w:t xml:space="preserve"> is just another node type to denote leaf values</w:t>
      </w:r>
    </w:p>
    <w:p w:rsidR="0053494B" w:rsidRDefault="0053494B" w:rsidP="0053494B">
      <w:pPr>
        <w:ind w:left="360"/>
      </w:pPr>
    </w:p>
    <w:p w:rsidR="00372758" w:rsidRDefault="00372758" w:rsidP="0028095C"/>
    <w:p w:rsidR="00372758" w:rsidRDefault="00101CDB" w:rsidP="00101CDB">
      <w:pPr>
        <w:pStyle w:val="Heading3"/>
      </w:pPr>
      <w:bookmarkStart w:id="57" w:name="_Toc428738587"/>
      <w:bookmarkStart w:id="58" w:name="_Toc428831368"/>
      <w:bookmarkStart w:id="59" w:name="_Toc428832017"/>
      <w:r>
        <w:t>F-Ttree serialization</w:t>
      </w:r>
      <w:bookmarkEnd w:id="57"/>
      <w:bookmarkEnd w:id="58"/>
      <w:bookmarkEnd w:id="59"/>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3865DE">
            <w:pPr>
              <w:pStyle w:val="Code"/>
              <w:spacing w:line="276" w:lineRule="auto"/>
            </w:pPr>
            <w:r>
              <w:t>6 4</w:t>
            </w:r>
          </w:p>
          <w:p w:rsidR="004A6E55" w:rsidRDefault="004A6E55" w:rsidP="003865DE">
            <w:pPr>
              <w:pStyle w:val="Code"/>
              <w:spacing w:line="276" w:lineRule="auto"/>
            </w:pPr>
            <w:r>
              <w:t>A int</w:t>
            </w:r>
          </w:p>
          <w:p w:rsidR="004A6E55" w:rsidRDefault="004A6E55" w:rsidP="003865DE">
            <w:pPr>
              <w:pStyle w:val="Code"/>
              <w:spacing w:line="276" w:lineRule="auto"/>
            </w:pPr>
            <w:r>
              <w:t>B int</w:t>
            </w:r>
          </w:p>
          <w:p w:rsidR="004A6E55" w:rsidRDefault="004A6E55" w:rsidP="003865DE">
            <w:pPr>
              <w:pStyle w:val="Code"/>
              <w:spacing w:line="276" w:lineRule="auto"/>
            </w:pPr>
            <w:r>
              <w:t>C int</w:t>
            </w:r>
          </w:p>
          <w:p w:rsidR="004A6E55" w:rsidRDefault="004A6E55" w:rsidP="003865DE">
            <w:pPr>
              <w:pStyle w:val="Code"/>
              <w:spacing w:line="276" w:lineRule="auto"/>
            </w:pPr>
            <w:r>
              <w:t>D int</w:t>
            </w:r>
          </w:p>
          <w:p w:rsidR="004A6E55" w:rsidRDefault="004A6E55" w:rsidP="003865DE">
            <w:pPr>
              <w:pStyle w:val="Code"/>
              <w:spacing w:line="276" w:lineRule="auto"/>
            </w:pPr>
            <w:r>
              <w:t>E int</w:t>
            </w:r>
          </w:p>
          <w:p w:rsidR="004A6E55" w:rsidRDefault="004A6E55" w:rsidP="003865DE">
            <w:pPr>
              <w:pStyle w:val="Code"/>
              <w:spacing w:line="276" w:lineRule="auto"/>
            </w:pPr>
            <w:r>
              <w:t>F int</w:t>
            </w:r>
          </w:p>
          <w:p w:rsidR="004A6E55" w:rsidRDefault="004A6E55" w:rsidP="003865DE">
            <w:pPr>
              <w:pStyle w:val="Code"/>
              <w:spacing w:line="276" w:lineRule="auto"/>
            </w:pPr>
            <w:r>
              <w:t xml:space="preserve">-1 0 1 1 0 4 </w:t>
            </w:r>
          </w:p>
          <w:p w:rsidR="004A6E55" w:rsidRDefault="004A6E55" w:rsidP="003865DE">
            <w:pPr>
              <w:pStyle w:val="Code"/>
              <w:spacing w:line="276" w:lineRule="auto"/>
            </w:pPr>
            <w:r>
              <w:t xml:space="preserve">R S T U </w:t>
            </w:r>
          </w:p>
          <w:p w:rsidR="004A6E55" w:rsidRDefault="004A6E55" w:rsidP="003865DE">
            <w:pPr>
              <w:pStyle w:val="Code"/>
              <w:spacing w:line="276" w:lineRule="auto"/>
            </w:pPr>
            <w:r>
              <w:t xml:space="preserve">2 3 4 5 </w:t>
            </w:r>
          </w:p>
          <w:p w:rsidR="004A6E55" w:rsidRDefault="004A6E55" w:rsidP="003865DE">
            <w:pPr>
              <w:pStyle w:val="Code"/>
              <w:spacing w:line="276" w:lineRule="auto"/>
            </w:pPr>
            <w:r>
              <w:t>A,B,C</w:t>
            </w:r>
          </w:p>
          <w:p w:rsidR="004A6E55" w:rsidRDefault="004A6E55" w:rsidP="003865DE">
            <w:pPr>
              <w:pStyle w:val="Code"/>
              <w:spacing w:line="276" w:lineRule="auto"/>
            </w:pPr>
            <w:r>
              <w:t>A,B,D</w:t>
            </w:r>
          </w:p>
          <w:p w:rsidR="004A6E55" w:rsidRDefault="004A6E55" w:rsidP="003865DE">
            <w:pPr>
              <w:pStyle w:val="Code"/>
              <w:spacing w:line="276" w:lineRule="auto"/>
            </w:pPr>
            <w:r>
              <w:t>A,E</w:t>
            </w:r>
          </w:p>
          <w:p w:rsidR="004A6E55" w:rsidRDefault="004A6E55" w:rsidP="003865DE">
            <w:pPr>
              <w:pStyle w:val="Code"/>
              <w:spacing w:line="276" w:lineRule="auto"/>
            </w:pPr>
            <w:r>
              <w:t>E,F</w:t>
            </w:r>
          </w:p>
        </w:tc>
      </w:tr>
    </w:tbl>
    <w:p w:rsidR="001901E5" w:rsidRDefault="001901E5" w:rsidP="00101CDB"/>
    <w:p w:rsidR="00F714F4" w:rsidRDefault="00F714F4" w:rsidP="006B7E28">
      <w:r>
        <w:lastRenderedPageBreak/>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deserializer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The serialized f-tree (including its size header) is prefixed in the final serialization of the Data Factorization such that it can be deserialized first and allow us to use it during the factorization deserialization.</w:t>
      </w:r>
    </w:p>
    <w:p w:rsidR="00101CDB" w:rsidRDefault="00101CDB" w:rsidP="006B7E28"/>
    <w:p w:rsidR="00101CDB" w:rsidRDefault="001C1372" w:rsidP="006B7E28">
      <w:pPr>
        <w:pStyle w:val="Heading3"/>
      </w:pPr>
      <w:bookmarkStart w:id="60" w:name="_Toc428738588"/>
      <w:bookmarkStart w:id="61" w:name="_Toc428831369"/>
      <w:bookmarkStart w:id="62" w:name="_Toc428832018"/>
      <w:r>
        <w:t>Boost Serialization</w:t>
      </w:r>
      <w:bookmarkEnd w:id="60"/>
      <w:bookmarkEnd w:id="61"/>
      <w:bookmarkEnd w:id="62"/>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code since it can be described more or less like a memory dump of a data structure into a stream (file, socket, etc.).</w:t>
      </w:r>
    </w:p>
    <w:p w:rsidR="001C1372" w:rsidRDefault="001C1372" w:rsidP="006B7E28"/>
    <w:p w:rsidR="001C1372" w:rsidRDefault="001C1372" w:rsidP="006B7E28">
      <w:r>
        <w:lastRenderedPageBreak/>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deserializer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3" w:name="_Toc428738589"/>
      <w:bookmarkStart w:id="64" w:name="_Toc428831370"/>
      <w:bookmarkStart w:id="65" w:name="_Toc428832019"/>
      <w:r>
        <w:lastRenderedPageBreak/>
        <w:t>Simple Raw</w:t>
      </w:r>
      <w:r w:rsidRPr="00651EAE">
        <w:t xml:space="preserve"> (De)Serializer</w:t>
      </w:r>
      <w:bookmarkEnd w:id="63"/>
      <w:bookmarkEnd w:id="64"/>
      <w:bookmarkEnd w:id="65"/>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8D78EA">
      <w:pPr>
        <w:pStyle w:val="ListParagraph"/>
        <w:numPr>
          <w:ilvl w:val="0"/>
          <w:numId w:val="8"/>
        </w:numPr>
      </w:pPr>
      <w:r>
        <w:t>Each factorization is strictly associated with a factorization tree (f-tree) that defines its structure.</w:t>
      </w:r>
    </w:p>
    <w:p w:rsidR="0043411C" w:rsidRDefault="0043411C" w:rsidP="008D78EA">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8D78EA">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8D78EA">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6" w:name="_Toc428738590"/>
      <w:r>
        <w:t>Idea</w:t>
      </w:r>
      <w:bookmarkEnd w:id="66"/>
    </w:p>
    <w:p w:rsidR="006813C2" w:rsidRDefault="006813C2" w:rsidP="006746BA">
      <w:r>
        <w:t xml:space="preserve">The main idea of </w:t>
      </w:r>
      <w:r w:rsidRPr="006813C2">
        <w:rPr>
          <w:i/>
        </w:rPr>
        <w:t>Simple Serializer</w:t>
      </w:r>
      <w:r>
        <w:t xml:space="preserve"> is that we traverse the factorization in a DFS (Depth-First-Search) order and every time we find a </w:t>
      </w:r>
      <w:r w:rsidRPr="006813C2">
        <w:rPr>
          <w:i/>
        </w:rPr>
        <w:t>Union</w:t>
      </w:r>
      <w:r>
        <w:t xml:space="preserve"> node we serialize it, then recurse to the next</w:t>
      </w:r>
      <w:r w:rsidR="00F16663">
        <w:t xml:space="preserve">. </w:t>
      </w:r>
      <w:r>
        <w:t xml:space="preserve">The serialization of a union node is simple and just contains a number </w:t>
      </w:r>
      <w:r w:rsidRPr="00FD52F6">
        <w:rPr>
          <w:i/>
        </w:rPr>
        <w:t>N</w:t>
      </w:r>
      <w:r>
        <w:t xml:space="preserve"> </w:t>
      </w:r>
      <w:r>
        <w:lastRenderedPageBreak/>
        <w:t>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r w:rsidRPr="00FD52F6">
        <w:rPr>
          <w:i/>
        </w:rPr>
        <w:t>int</w:t>
      </w:r>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r w:rsidRPr="003F04D3">
        <w:rPr>
          <w:i/>
        </w:rPr>
        <w:t>sizeof(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Simple Serializer</w:t>
      </w:r>
      <w:r w:rsidR="006813C2">
        <w:t xml:space="preserve"> assumes that we already deserialized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7" w:name="_Toc428738591"/>
      <w:r>
        <w:t>Algorithms</w:t>
      </w:r>
      <w:bookmarkEnd w:id="67"/>
    </w:p>
    <w:p w:rsidR="003865DE" w:rsidRDefault="003865DE" w:rsidP="003865DE">
      <w:r w:rsidRPr="007911C2">
        <w:rPr>
          <w:i/>
        </w:rPr>
        <w:t>Simple Serializer</w:t>
      </w:r>
      <w:r>
        <w:t xml:space="preserve">, see Algorithm 4.1, is an extension of the well-known DFS traversal algorithm for trees with in-order value processing. </w:t>
      </w:r>
    </w:p>
    <w:p w:rsidR="003865DE" w:rsidRDefault="003865DE" w:rsidP="003865DE"/>
    <w:p w:rsidR="003865DE" w:rsidRDefault="003865DE" w:rsidP="003865DE">
      <w:r>
        <w:t xml:space="preserve">The representation has two types of nodes, thus leading to two different treatments in serialization. When a </w:t>
      </w:r>
      <w:r w:rsidRPr="009D63F7">
        <w:rPr>
          <w:i/>
        </w:rPr>
        <w:t>multiplication</w:t>
      </w:r>
      <w:r>
        <w:t xml:space="preserve"> node is encountered, the algorithm recurses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recurse on each of child to complete the DFS-traversal.</w:t>
      </w:r>
    </w:p>
    <w:p w:rsidR="003865DE" w:rsidRDefault="003865DE" w:rsidP="003865DE"/>
    <w:p w:rsidR="003865DE" w:rsidRPr="003865DE" w:rsidRDefault="003865DE" w:rsidP="003865DE"/>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3865DE">
            <w:pPr>
              <w:pStyle w:val="Code"/>
              <w:spacing w:before="240" w:after="240"/>
            </w:pPr>
            <w:r w:rsidRPr="004B3A9C">
              <w:rPr>
                <w:b/>
              </w:rPr>
              <w:lastRenderedPageBreak/>
              <w:t xml:space="preserve">Algorithm </w:t>
            </w:r>
            <w:r>
              <w:rPr>
                <w:b/>
              </w:rPr>
              <w:t>4.1</w:t>
            </w:r>
            <w:r w:rsidRPr="004B3A9C">
              <w:rPr>
                <w:b/>
              </w:rPr>
              <w:t>:</w:t>
            </w:r>
            <w:r>
              <w:t xml:space="preserve"> Simple Serializer</w:t>
            </w:r>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3865DE">
            <w:pPr>
              <w:pStyle w:val="Code"/>
              <w:spacing w:line="276" w:lineRule="auto"/>
            </w:pPr>
            <w:r>
              <w:t>// @node: the starting node of our serialization (</w:t>
            </w:r>
            <w:r w:rsidR="00616AED">
              <w:t xml:space="preserve">initially </w:t>
            </w:r>
            <w:r>
              <w:t>root</w:t>
            </w:r>
            <w:r w:rsidR="00616AED">
              <w:t xml:space="preserve"> of f</w:t>
            </w:r>
            <w:r>
              <w:t>actorization)</w:t>
            </w:r>
          </w:p>
          <w:p w:rsidR="00C60527" w:rsidRDefault="00C60527" w:rsidP="003865DE">
            <w:pPr>
              <w:pStyle w:val="Code"/>
              <w:spacing w:line="276" w:lineRule="auto"/>
            </w:pPr>
            <w:r>
              <w:t xml:space="preserve">// @fTree: the factorization tree to be used as guide </w:t>
            </w:r>
          </w:p>
          <w:p w:rsidR="00C60527" w:rsidRDefault="00C60527" w:rsidP="003865DE">
            <w:pPr>
              <w:pStyle w:val="Code"/>
              <w:spacing w:line="276" w:lineRule="auto"/>
            </w:pPr>
            <w:r>
              <w:t>// @out: the outpout st</w:t>
            </w:r>
            <w:r w:rsidR="00616AED">
              <w:t>ream to write the serialization</w:t>
            </w:r>
          </w:p>
          <w:p w:rsidR="00C60527" w:rsidRDefault="00C60527" w:rsidP="003865DE">
            <w:pPr>
              <w:pStyle w:val="Code"/>
              <w:spacing w:line="276" w:lineRule="auto"/>
            </w:pPr>
            <w:r w:rsidRPr="006D663C">
              <w:rPr>
                <w:b/>
              </w:rPr>
              <w:t>dfs_save(</w:t>
            </w:r>
            <w:r w:rsidR="00CF490F" w:rsidRPr="006D663C">
              <w:rPr>
                <w:b/>
              </w:rPr>
              <w:t>Operation *op</w:t>
            </w:r>
            <w:r w:rsidRPr="006D663C">
              <w:rPr>
                <w:b/>
              </w:rPr>
              <w:t>, FactorizationTree *fTree, ostream *out)</w:t>
            </w:r>
            <w:r>
              <w:t xml:space="preserve"> {</w:t>
            </w:r>
          </w:p>
          <w:p w:rsidR="00C60527" w:rsidRDefault="00C60527" w:rsidP="003865DE">
            <w:pPr>
              <w:pStyle w:val="Code"/>
              <w:spacing w:line="276" w:lineRule="auto"/>
            </w:pPr>
            <w:r>
              <w:t xml:space="preserve">    </w:t>
            </w:r>
            <w:r w:rsidRPr="006D663C">
              <w:rPr>
                <w:b/>
              </w:rPr>
              <w:t>if</w:t>
            </w:r>
            <w:r>
              <w:t xml:space="preserve"> (is_multiplication(op)) {</w:t>
            </w:r>
          </w:p>
          <w:p w:rsidR="00C60527" w:rsidRDefault="00C60527" w:rsidP="003865DE">
            <w:pPr>
              <w:pStyle w:val="Code"/>
              <w:spacing w:line="276" w:lineRule="auto"/>
            </w:pPr>
            <w:r>
              <w:t xml:space="preserve">        // in multiplication nodes we just recurse without serializing </w:t>
            </w:r>
          </w:p>
          <w:p w:rsidR="00C60527" w:rsidRDefault="00C60527" w:rsidP="003865DE">
            <w:pPr>
              <w:pStyle w:val="Code"/>
              <w:spacing w:line="276" w:lineRule="auto"/>
            </w:pPr>
            <w:r>
              <w:t xml:space="preserve">        for each child attribute CA in op-&gt;children {</w:t>
            </w:r>
            <w:r w:rsidR="00CF490F">
              <w:t xml:space="preserve"> </w:t>
            </w:r>
            <w:r>
              <w:t>dfs_save(CA, fTree, out); }</w:t>
            </w:r>
          </w:p>
          <w:p w:rsidR="00C60527" w:rsidRDefault="00C60527" w:rsidP="003865DE">
            <w:pPr>
              <w:pStyle w:val="Code"/>
              <w:spacing w:line="276" w:lineRule="auto"/>
            </w:pPr>
            <w:r>
              <w:t xml:space="preserve">    } </w:t>
            </w:r>
            <w:r w:rsidRPr="006D663C">
              <w:rPr>
                <w:b/>
              </w:rPr>
              <w:t>else if</w:t>
            </w:r>
            <w:r>
              <w:t xml:space="preserve"> (is_union(op)) {</w:t>
            </w:r>
          </w:p>
          <w:p w:rsidR="00C60527" w:rsidRDefault="00C60527" w:rsidP="003865DE">
            <w:pPr>
              <w:pStyle w:val="Code"/>
              <w:spacing w:line="276" w:lineRule="auto"/>
            </w:pPr>
            <w:r>
              <w:t xml:space="preserve">        // in union we serialize the number of children and values</w:t>
            </w:r>
          </w:p>
          <w:p w:rsidR="00C60527" w:rsidRDefault="00C60527" w:rsidP="003865DE">
            <w:pPr>
              <w:pStyle w:val="Code"/>
              <w:spacing w:line="276" w:lineRule="auto"/>
            </w:pPr>
            <w:r>
              <w:t xml:space="preserve">        write_binary(out, op-&gt;childrenCount); </w:t>
            </w:r>
          </w:p>
          <w:p w:rsidR="00C60527" w:rsidRDefault="00C60527" w:rsidP="003865DE">
            <w:pPr>
              <w:pStyle w:val="Code"/>
              <w:spacing w:line="276" w:lineRule="auto"/>
            </w:pPr>
            <w:r>
              <w:t xml:space="preserve">        // serialize union values</w:t>
            </w:r>
          </w:p>
          <w:p w:rsidR="00C60527" w:rsidRDefault="00C60527" w:rsidP="003865DE">
            <w:pPr>
              <w:pStyle w:val="Code"/>
              <w:spacing w:line="276" w:lineRule="auto"/>
            </w:pPr>
            <w:r>
              <w:t xml:space="preserve">        </w:t>
            </w:r>
            <w:r w:rsidRPr="006D663C">
              <w:rPr>
                <w:b/>
              </w:rPr>
              <w:t>for each</w:t>
            </w:r>
            <w:r>
              <w:t xml:space="preserve"> child value V in op-&gt;children {</w:t>
            </w:r>
            <w:r w:rsidR="006D663C">
              <w:t xml:space="preserve"> </w:t>
            </w:r>
            <w:r>
              <w:t>write_binary(out, V); }</w:t>
            </w:r>
          </w:p>
          <w:p w:rsidR="006D663C" w:rsidRDefault="006D663C" w:rsidP="003865DE">
            <w:pPr>
              <w:pStyle w:val="Code"/>
              <w:spacing w:line="276" w:lineRule="auto"/>
            </w:pPr>
          </w:p>
          <w:p w:rsidR="00C60527" w:rsidRDefault="00C60527" w:rsidP="003865DE">
            <w:pPr>
              <w:pStyle w:val="Code"/>
              <w:spacing w:line="276" w:lineRule="auto"/>
            </w:pPr>
            <w:r>
              <w:t xml:space="preserve">        // recurse only if the union's attribute is not leaf in the f-tree</w:t>
            </w:r>
          </w:p>
          <w:p w:rsidR="00C60527" w:rsidRDefault="00C60527" w:rsidP="003865DE">
            <w:pPr>
              <w:pStyle w:val="Code"/>
              <w:spacing w:line="276" w:lineRule="auto"/>
            </w:pPr>
            <w:r>
              <w:t xml:space="preserve">        </w:t>
            </w:r>
            <w:r w:rsidRPr="006D663C">
              <w:rPr>
                <w:b/>
              </w:rPr>
              <w:t>if</w:t>
            </w:r>
            <w:r>
              <w:t xml:space="preserve"> (!is_leaf_attribute(fTree, node-&gt;attributeID)) {</w:t>
            </w:r>
          </w:p>
          <w:p w:rsidR="00C60527" w:rsidRDefault="00C60527" w:rsidP="003865DE">
            <w:pPr>
              <w:pStyle w:val="Code"/>
              <w:spacing w:line="276" w:lineRule="auto"/>
            </w:pPr>
            <w:r>
              <w:t xml:space="preserve">            </w:t>
            </w:r>
            <w:r w:rsidRPr="006D663C">
              <w:rPr>
                <w:b/>
              </w:rPr>
              <w:t>for each</w:t>
            </w:r>
            <w:r>
              <w:t xml:space="preserve"> child value CV in op-&gt;children {</w:t>
            </w:r>
            <w:r w:rsidR="006D663C">
              <w:t xml:space="preserve"> </w:t>
            </w:r>
            <w:r>
              <w:t>dfs_save(CV, fTree, out); }</w:t>
            </w:r>
          </w:p>
          <w:p w:rsidR="00C60527" w:rsidRDefault="00C60527" w:rsidP="003865DE">
            <w:pPr>
              <w:pStyle w:val="Code"/>
              <w:spacing w:line="276" w:lineRule="auto"/>
            </w:pPr>
            <w:r>
              <w:t xml:space="preserve">        }</w:t>
            </w:r>
          </w:p>
          <w:p w:rsidR="00C60527" w:rsidRDefault="00C60527" w:rsidP="003865DE">
            <w:pPr>
              <w:pStyle w:val="Code"/>
              <w:spacing w:line="276" w:lineRule="auto"/>
            </w:pPr>
            <w:r>
              <w:t xml:space="preserve">    }</w:t>
            </w:r>
          </w:p>
          <w:p w:rsidR="00C60527" w:rsidRPr="00906157" w:rsidRDefault="00C60527" w:rsidP="003865DE">
            <w:pPr>
              <w:pStyle w:val="Code"/>
              <w:spacing w:line="276" w:lineRule="auto"/>
            </w:pPr>
            <w:r>
              <w:t>}</w:t>
            </w:r>
          </w:p>
        </w:tc>
      </w:tr>
    </w:tbl>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Simple Deserializer</w:t>
      </w:r>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deserialize union nodes, hence the creation of a Union node just from the start of the function (</w:t>
      </w:r>
      <w:r w:rsidRPr="00712DB5">
        <w:rPr>
          <w:i/>
        </w:rPr>
        <w:t>opSummation</w:t>
      </w:r>
      <w:r>
        <w:t xml:space="preserve">). Then we read the children counter for this union and such many values from the input stream (note that we use </w:t>
      </w:r>
      <w:r w:rsidRPr="00712DB5">
        <w:rPr>
          <w:i/>
        </w:rPr>
        <w:t>binary</w:t>
      </w:r>
      <w:r>
        <w:t xml:space="preserve"> format in deserializer too to match the serializer).</w:t>
      </w:r>
    </w:p>
    <w:p w:rsidR="00712DB5" w:rsidRDefault="00712DB5" w:rsidP="00712DB5"/>
    <w:p w:rsidR="00712DB5" w:rsidRDefault="00712DB5" w:rsidP="00712DB5">
      <w:r>
        <w:t>Now that the values for the union are read we have to use the f-tree to determine what type of factorization node each value should represent. If the current union being deserialized represents a leaf attribute (</w:t>
      </w:r>
      <w:r w:rsidRPr="00712DB5">
        <w:rPr>
          <w:i/>
        </w:rPr>
        <w:t>currentAddr</w:t>
      </w:r>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7C27B3">
            <w:pPr>
              <w:pStyle w:val="Code"/>
              <w:spacing w:before="240" w:after="240"/>
            </w:pPr>
            <w:r w:rsidRPr="004B3A9C">
              <w:rPr>
                <w:b/>
              </w:rPr>
              <w:lastRenderedPageBreak/>
              <w:t xml:space="preserve">Algorithm </w:t>
            </w:r>
            <w:r>
              <w:rPr>
                <w:b/>
              </w:rPr>
              <w:t>4.2</w:t>
            </w:r>
            <w:r w:rsidRPr="004B3A9C">
              <w:rPr>
                <w:b/>
              </w:rPr>
              <w:t>:</w:t>
            </w:r>
            <w:r>
              <w:t xml:space="preserve"> Simple Deserializer</w:t>
            </w:r>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7C27B3">
            <w:pPr>
              <w:pStyle w:val="Code"/>
              <w:spacing w:line="276" w:lineRule="auto"/>
            </w:pPr>
            <w:r>
              <w:t>// @in: the input stream from which we deserialize the factorization</w:t>
            </w:r>
          </w:p>
          <w:p w:rsidR="00E15A8F" w:rsidRDefault="00E15A8F" w:rsidP="007C27B3">
            <w:pPr>
              <w:pStyle w:val="Code"/>
              <w:spacing w:line="276" w:lineRule="auto"/>
            </w:pPr>
            <w:r>
              <w:t>// @currentAttr: the current attribute node in the f-tree (initially the root)</w:t>
            </w:r>
          </w:p>
          <w:p w:rsidR="00E15A8F" w:rsidRDefault="00E15A8F" w:rsidP="007C27B3">
            <w:pPr>
              <w:pStyle w:val="Code"/>
              <w:spacing w:line="276" w:lineRule="auto"/>
            </w:pPr>
            <w:r w:rsidRPr="00E36AE2">
              <w:rPr>
                <w:b/>
              </w:rPr>
              <w:t>FRepNode* dfs_load(istream *in, FTreeNode *currentAttr)</w:t>
            </w:r>
            <w:r>
              <w:t xml:space="preserve"> {</w:t>
            </w:r>
          </w:p>
          <w:p w:rsidR="00E15A8F" w:rsidRDefault="00E15A8F" w:rsidP="007C27B3">
            <w:pPr>
              <w:pStyle w:val="Code"/>
              <w:spacing w:line="276" w:lineRule="auto"/>
            </w:pPr>
            <w:r>
              <w:t xml:space="preserve">    // we know that we only deserialize unions so create a new union</w:t>
            </w:r>
          </w:p>
          <w:p w:rsidR="00E15A8F" w:rsidRDefault="00E15A8F" w:rsidP="007C27B3">
            <w:pPr>
              <w:pStyle w:val="Code"/>
              <w:spacing w:line="276" w:lineRule="auto"/>
            </w:pPr>
            <w:r>
              <w:t xml:space="preserve">    Operation *opSummation = new Summation(currentAttr-&gt;name,</w:t>
            </w:r>
          </w:p>
          <w:p w:rsidR="00E15A8F" w:rsidRDefault="00E15A8F" w:rsidP="007C27B3">
            <w:pPr>
              <w:pStyle w:val="Code"/>
              <w:spacing w:line="276" w:lineRule="auto"/>
            </w:pPr>
            <w:r>
              <w:t xml:space="preserve">                                           currentAttr-&gt;ID,</w:t>
            </w:r>
          </w:p>
          <w:p w:rsidR="00E15A8F" w:rsidRDefault="00E15A8F" w:rsidP="007C27B3">
            <w:pPr>
              <w:pStyle w:val="Code"/>
              <w:spacing w:line="276" w:lineRule="auto"/>
            </w:pPr>
            <w:r>
              <w:t xml:space="preserve">                                           currentAttr-&gt;value_type);</w:t>
            </w:r>
          </w:p>
          <w:p w:rsidR="00E15A8F" w:rsidRDefault="00E15A8F" w:rsidP="007C27B3">
            <w:pPr>
              <w:pStyle w:val="Code"/>
              <w:spacing w:line="276" w:lineRule="auto"/>
            </w:pPr>
            <w:r>
              <w:t xml:space="preserve">    // deserialize the children count and the values for this union</w:t>
            </w:r>
          </w:p>
          <w:p w:rsidR="00E15A8F" w:rsidRDefault="00E15A8F" w:rsidP="007C27B3">
            <w:pPr>
              <w:pStyle w:val="Code"/>
              <w:spacing w:line="276" w:lineRule="auto"/>
            </w:pPr>
            <w:r>
              <w:t xml:space="preserve">    unsigned int childrenCount = read_binary(in);</w:t>
            </w:r>
          </w:p>
          <w:p w:rsidR="00E15A8F" w:rsidRDefault="00E15A8F" w:rsidP="007C27B3">
            <w:pPr>
              <w:pStyle w:val="Code"/>
              <w:spacing w:line="276" w:lineRule="auto"/>
            </w:pPr>
            <w:r>
              <w:t xml:space="preserve">    vector&lt;Value*&gt; values = read_binary_many(in, value_type, childrenCoun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 now use the f-tree to infer factorization structure </w:t>
            </w:r>
          </w:p>
          <w:p w:rsidR="00E15A8F" w:rsidRDefault="00E15A8F" w:rsidP="007C27B3">
            <w:pPr>
              <w:pStyle w:val="Code"/>
              <w:spacing w:line="276" w:lineRule="auto"/>
            </w:pPr>
            <w:r>
              <w:t xml:space="preserve">    </w:t>
            </w:r>
            <w:r w:rsidRPr="00E36AE2">
              <w:rPr>
                <w:b/>
              </w:rPr>
              <w:t>if</w:t>
            </w:r>
            <w:r>
              <w:t xml:space="preserve"> (is_leaf_attribute(currentAttr)) {</w:t>
            </w:r>
          </w:p>
          <w:p w:rsidR="00E15A8F" w:rsidRDefault="00E15A8F" w:rsidP="007C27B3">
            <w:pPr>
              <w:pStyle w:val="Code"/>
              <w:spacing w:line="276" w:lineRule="auto"/>
            </w:pPr>
            <w:r>
              <w:t xml:space="preserve">        // just append the values to the current union and return</w:t>
            </w:r>
          </w:p>
          <w:p w:rsidR="00E15A8F" w:rsidRDefault="00E15A8F" w:rsidP="007C27B3">
            <w:pPr>
              <w:pStyle w:val="Code"/>
              <w:spacing w:line="276" w:lineRule="auto"/>
            </w:pPr>
            <w:r>
              <w:t xml:space="preserve">        for each value V in 'values' {</w:t>
            </w:r>
            <w:r w:rsidR="00E36AE2">
              <w:t xml:space="preserve"> </w:t>
            </w:r>
            <w:r>
              <w:t>opSummation-&gt;addChild(V, new Operand(...));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this is an internal attribute node therefore we need to check if </w:t>
            </w:r>
          </w:p>
          <w:p w:rsidR="00E15A8F" w:rsidRDefault="00E15A8F" w:rsidP="007C27B3">
            <w:pPr>
              <w:pStyle w:val="Code"/>
              <w:spacing w:line="276" w:lineRule="auto"/>
            </w:pPr>
            <w:r>
              <w:t xml:space="preserve">        // we have to create a multiplication node for each of child values</w:t>
            </w:r>
          </w:p>
          <w:p w:rsidR="00E15A8F" w:rsidRDefault="00E15A8F" w:rsidP="007C27B3">
            <w:pPr>
              <w:pStyle w:val="Code"/>
              <w:spacing w:line="276" w:lineRule="auto"/>
            </w:pPr>
            <w:r>
              <w:t xml:space="preserve">        </w:t>
            </w:r>
            <w:r w:rsidRPr="00E36AE2">
              <w:rPr>
                <w:b/>
              </w:rPr>
              <w:t>if</w:t>
            </w:r>
            <w:r>
              <w:t xml:space="preserve"> (!is_multiplication_attribute(currentAttr)) {</w:t>
            </w:r>
          </w:p>
          <w:p w:rsidR="00E15A8F" w:rsidRDefault="00E15A8F" w:rsidP="007C27B3">
            <w:pPr>
              <w:pStyle w:val="Code"/>
              <w:spacing w:line="276" w:lineRule="auto"/>
            </w:pPr>
            <w:r>
              <w:t xml:space="preserve">            // not a product attribute so just store children and recurse</w:t>
            </w:r>
          </w:p>
          <w:p w:rsidR="00E15A8F" w:rsidRDefault="00E15A8F" w:rsidP="007C27B3">
            <w:pPr>
              <w:pStyle w:val="Code"/>
              <w:spacing w:line="276" w:lineRule="auto"/>
            </w:pPr>
            <w:r>
              <w:t xml:space="preserve">            for each value V in 'values' {</w:t>
            </w:r>
          </w:p>
          <w:p w:rsidR="00E15A8F" w:rsidRDefault="00E15A8F" w:rsidP="007C27B3">
            <w:pPr>
              <w:pStyle w:val="Code"/>
              <w:spacing w:line="276" w:lineRule="auto"/>
            </w:pPr>
            <w:r>
              <w:t xml:space="preserve">                opSummation-&gt;addChild(V, dfs_load(in, currentAttr-&gt;firstChild));</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each value of the union is a multiplication operation </w:t>
            </w:r>
          </w:p>
          <w:p w:rsidR="00E15A8F" w:rsidRDefault="00E15A8F" w:rsidP="007C27B3">
            <w:pPr>
              <w:pStyle w:val="Code"/>
              <w:spacing w:line="276" w:lineRule="auto"/>
            </w:pPr>
            <w:r>
              <w:t xml:space="preserve">            </w:t>
            </w:r>
            <w:r w:rsidRPr="00E36AE2">
              <w:rPr>
                <w:b/>
              </w:rPr>
              <w:t>for each</w:t>
            </w:r>
            <w:r>
              <w:t xml:space="preserve"> value V in 'values' {</w:t>
            </w:r>
          </w:p>
          <w:p w:rsidR="00E15A8F" w:rsidRDefault="00E15A8F" w:rsidP="007C27B3">
            <w:pPr>
              <w:pStyle w:val="Code"/>
              <w:spacing w:line="276" w:lineRule="auto"/>
            </w:pPr>
            <w:r>
              <w:t xml:space="preserve">                Operation *opMult = new Multiplication();</w:t>
            </w:r>
          </w:p>
          <w:p w:rsidR="00E15A8F" w:rsidRDefault="00E15A8F" w:rsidP="007C27B3">
            <w:pPr>
              <w:pStyle w:val="Code"/>
              <w:spacing w:line="276" w:lineRule="auto"/>
            </w:pPr>
            <w:r>
              <w:t xml:space="preserve">                opSummation-&gt;addChild(V, opMult);</w:t>
            </w:r>
          </w:p>
          <w:p w:rsidR="00E15A8F" w:rsidRDefault="006A3D60" w:rsidP="007C27B3">
            <w:pPr>
              <w:pStyle w:val="Code"/>
              <w:spacing w:line="276" w:lineRule="auto"/>
            </w:pPr>
            <w:r>
              <w:t xml:space="preserve">                // recurse on attribute child </w:t>
            </w:r>
            <w:r w:rsidR="00E15A8F">
              <w:t>add it to this multiplication</w:t>
            </w:r>
          </w:p>
          <w:p w:rsidR="00E15A8F" w:rsidRDefault="00E15A8F" w:rsidP="007C27B3">
            <w:pPr>
              <w:pStyle w:val="Code"/>
              <w:spacing w:line="276" w:lineRule="auto"/>
            </w:pPr>
            <w:r>
              <w:t xml:space="preserve">                </w:t>
            </w:r>
            <w:r w:rsidRPr="00E36AE2">
              <w:rPr>
                <w:b/>
              </w:rPr>
              <w:t>for each</w:t>
            </w:r>
            <w:r>
              <w:t xml:space="preserve"> child attribute CA in currentAttr-&gt;children {</w:t>
            </w:r>
          </w:p>
          <w:p w:rsidR="006A3D60" w:rsidRDefault="00E15A8F" w:rsidP="007C27B3">
            <w:pPr>
              <w:pStyle w:val="Code"/>
              <w:spacing w:line="276" w:lineRule="auto"/>
            </w:pPr>
            <w:r>
              <w:t xml:space="preserve">                    opMult-&gt;addChild(new Value(CA-&gt;attributeID), </w:t>
            </w:r>
          </w:p>
          <w:p w:rsidR="00E15A8F" w:rsidRDefault="006A3D60" w:rsidP="007C27B3">
            <w:pPr>
              <w:pStyle w:val="Code"/>
              <w:spacing w:line="276" w:lineRule="auto"/>
            </w:pPr>
            <w:r>
              <w:t xml:space="preserve">                                     </w:t>
            </w:r>
            <w:r w:rsidR="00E15A8F">
              <w:t>dfs_load(in, CA));</w:t>
            </w:r>
          </w:p>
          <w:p w:rsidR="00E15A8F" w:rsidRDefault="00E15A8F" w:rsidP="007C27B3">
            <w:pPr>
              <w:pStyle w:val="Code"/>
              <w:spacing w:line="276" w:lineRule="auto"/>
            </w:pPr>
            <w:r>
              <w:t xml:space="preserve">                } // end for each attribute in the produc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 end of if product attribute</w:t>
            </w:r>
          </w:p>
          <w:p w:rsidR="00E15A8F" w:rsidRDefault="00E15A8F" w:rsidP="007C27B3">
            <w:pPr>
              <w:pStyle w:val="Code"/>
              <w:spacing w:line="276" w:lineRule="auto"/>
            </w:pPr>
            <w:r>
              <w:t xml:space="preserve">    } // end of if leaf_attribute</w:t>
            </w:r>
          </w:p>
          <w:p w:rsidR="00E15A8F" w:rsidRPr="00906157" w:rsidRDefault="00E15A8F" w:rsidP="007C27B3">
            <w:pPr>
              <w:pStyle w:val="Code"/>
              <w:spacing w:line="276" w:lineRule="auto"/>
            </w:pPr>
            <w:r>
              <w:t>}</w:t>
            </w:r>
          </w:p>
        </w:tc>
      </w:tr>
    </w:tbl>
    <w:p w:rsidR="00E15A8F" w:rsidRDefault="00E15A8F" w:rsidP="007911C2"/>
    <w:p w:rsidR="007C27B3" w:rsidRDefault="007C27B3" w:rsidP="007C27B3">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r w:rsidRPr="00AD2705">
        <w:rPr>
          <w:i/>
        </w:rPr>
        <w:t>opSummation</w:t>
      </w:r>
      <w:r>
        <w:t xml:space="preserve">) and as a </w:t>
      </w:r>
      <w:r w:rsidRPr="00AD2705">
        <w:rPr>
          <w:i/>
        </w:rPr>
        <w:t>subtree</w:t>
      </w:r>
      <w:r>
        <w:t xml:space="preserve"> node we add whatever the recursion on that value will return. If the current attribute is a </w:t>
      </w:r>
      <w:r>
        <w:lastRenderedPageBreak/>
        <w:t xml:space="preserve">multiplication then we need to creat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r w:rsidRPr="005459A4">
        <w:rPr>
          <w:i/>
        </w:rPr>
        <w:t>currentAttr</w:t>
      </w:r>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ve recursion result.</w:t>
      </w:r>
    </w:p>
    <w:p w:rsidR="000F2846" w:rsidRDefault="000F2846" w:rsidP="007911C2"/>
    <w:p w:rsidR="00FC6872" w:rsidRDefault="007F7822" w:rsidP="007F7822">
      <w:pPr>
        <w:pStyle w:val="Heading3"/>
      </w:pPr>
      <w:bookmarkStart w:id="68" w:name="_Toc428738592"/>
      <w:bookmarkStart w:id="69" w:name="_Toc428831371"/>
      <w:bookmarkStart w:id="70" w:name="_Toc428832020"/>
      <w:r w:rsidRPr="007F7822">
        <w:t>Byte (De)Serializer</w:t>
      </w:r>
      <w:bookmarkEnd w:id="68"/>
      <w:bookmarkEnd w:id="69"/>
      <w:bookmarkEnd w:id="70"/>
    </w:p>
    <w:p w:rsidR="007F7822" w:rsidRDefault="00476902" w:rsidP="007911C2">
      <w:r w:rsidRPr="00476902">
        <w:rPr>
          <w:i/>
        </w:rPr>
        <w:t>Byte (De)Serializer</w:t>
      </w:r>
      <w:r w:rsidRPr="00476902">
        <w:t xml:space="preserve"> is an extension of the </w:t>
      </w:r>
      <w:r w:rsidRPr="00476902">
        <w:rPr>
          <w:i/>
        </w:rPr>
        <w:t>Simple Raw (De)Serializer</w:t>
      </w:r>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71" w:name="_Toc428738593"/>
      <w:r>
        <w:t>Idea</w:t>
      </w:r>
      <w:bookmarkEnd w:id="71"/>
    </w:p>
    <w:p w:rsidR="007F2642" w:rsidRDefault="007F2642" w:rsidP="007F2642">
      <w:r>
        <w:t>If we really wanted each value to have only the required amount of bytes then somehow we would need to store that amount somewhere in the serialization in order to allow the deserializer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We also apply the same logic to the union children counts, thus for each attribute we store two values, required-bytes for union children and required-bytes for union values. These two counters for each attribute are serialized in full binary format (8-bit unsigned numbers) at the beginning of the serialization. Therefore the deserializer will read these counters and then it will know exactly the amount of bytes to read for each union node.</w:t>
      </w:r>
    </w:p>
    <w:p w:rsidR="006D0C5E" w:rsidRDefault="006D0C5E" w:rsidP="007F2642"/>
    <w:p w:rsidR="006B296B" w:rsidRDefault="006B296B" w:rsidP="007F2642"/>
    <w:p w:rsidR="006B296B" w:rsidRDefault="006B296B" w:rsidP="007F2642"/>
    <w:p w:rsidR="00DA580E" w:rsidRDefault="006122B3" w:rsidP="006122B3">
      <w:pPr>
        <w:pStyle w:val="Heading4"/>
      </w:pPr>
      <w:bookmarkStart w:id="72" w:name="_Toc428738594"/>
      <w:r>
        <w:lastRenderedPageBreak/>
        <w:t>Algorithms</w:t>
      </w:r>
      <w:bookmarkEnd w:id="72"/>
    </w:p>
    <w:p w:rsidR="00A0357B" w:rsidRDefault="00A0357B" w:rsidP="00A0357B">
      <w:pPr>
        <w:rPr>
          <w:b/>
        </w:rPr>
      </w:pPr>
      <w:r w:rsidRPr="00A0357B">
        <w:rPr>
          <w:b/>
        </w:rPr>
        <w:t>Byte Serializer</w:t>
      </w:r>
    </w:p>
    <w:p w:rsidR="00A0357B" w:rsidRPr="00A0357B" w:rsidRDefault="00A0357B" w:rsidP="00A0357B">
      <w:pPr>
        <w:rPr>
          <w:b/>
        </w:rPr>
      </w:pPr>
    </w:p>
    <w:p w:rsidR="00A0357B" w:rsidRDefault="00A0357B" w:rsidP="00A0357B">
      <w:r>
        <w:t xml:space="preserve">The </w:t>
      </w:r>
      <w:r w:rsidRPr="00A0357B">
        <w:rPr>
          <w:i/>
        </w:rPr>
        <w:t>dfs_save()</w:t>
      </w:r>
      <w:r>
        <w:t xml:space="preserve"> method is the same as the </w:t>
      </w:r>
      <w:r w:rsidRPr="00A0357B">
        <w:rPr>
          <w:i/>
        </w:rPr>
        <w:t>Simple Serializer</w:t>
      </w:r>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r w:rsidRPr="00A0357B">
        <w:rPr>
          <w:i/>
        </w:rPr>
        <w:t>write_binary()</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Byte Serializer</w:t>
      </w:r>
      <w:r>
        <w:t xml:space="preserve"> traverses the whole factorization twice, but as the experiments show it does not hurt a lot in processing time </w:t>
      </w:r>
      <w:r w:rsidR="008E6C5A">
        <w:t>and</w:t>
      </w:r>
      <w:r>
        <w:t xml:space="preserve"> helps a lot in space-efficiency.</w:t>
      </w:r>
    </w:p>
    <w:p w:rsidR="003F50EA" w:rsidRDefault="003F50EA" w:rsidP="00A0357B"/>
    <w:p w:rsidR="00A25173" w:rsidRDefault="00A25173" w:rsidP="00A25173">
      <w:r>
        <w:t xml:space="preserve">We skip the </w:t>
      </w:r>
      <w:r w:rsidRPr="00D1496F">
        <w:rPr>
          <w:i/>
        </w:rPr>
        <w:t>dfs_save()</w:t>
      </w:r>
      <w:r>
        <w:t xml:space="preserve"> method code since it is exactly the same as described above and we provide the first pass algorithm that gathers statistics about the unions.</w:t>
      </w:r>
    </w:p>
    <w:p w:rsidR="00A25173" w:rsidRDefault="00A25173" w:rsidP="00A25173"/>
    <w:p w:rsidR="00A25173" w:rsidRDefault="00A25173" w:rsidP="00A25173">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r w:rsidRPr="005015CA">
        <w:rPr>
          <w:i/>
        </w:rPr>
        <w:t>required_bytes()</w:t>
      </w:r>
      <w:r w:rsidRPr="005015CA">
        <w:t xml:space="preserve"> method returns the number of </w:t>
      </w:r>
      <w:r>
        <w:t xml:space="preserve">active value bytes </w:t>
      </w:r>
      <w:r w:rsidRPr="005015CA">
        <w:t>starting from the LSB (least significant byte) to the MSB (most significant byte).</w:t>
      </w:r>
    </w:p>
    <w:p w:rsidR="00A25173" w:rsidRDefault="00A25173" w:rsidP="00A0357B"/>
    <w:p w:rsidR="008607C9" w:rsidRDefault="008607C9" w:rsidP="008607C9">
      <w:r>
        <w:t xml:space="preserve">In the pseudocode </w:t>
      </w:r>
      <w:r w:rsidRPr="002F2F0B">
        <w:rPr>
          <w:i/>
        </w:rPr>
        <w:t>attribute_info</w:t>
      </w:r>
      <w:r>
        <w:t xml:space="preserve"> is a field of the </w:t>
      </w:r>
      <w:r w:rsidRPr="002F2F0B">
        <w:rPr>
          <w:i/>
        </w:rPr>
        <w:t>Byte Serializer</w:t>
      </w:r>
      <w:r>
        <w:t xml:space="preserve"> class and its type is as shown below:</w:t>
      </w:r>
    </w:p>
    <w:p w:rsidR="008607C9" w:rsidRDefault="008607C9" w:rsidP="008607C9">
      <w:pPr>
        <w:pStyle w:val="Code"/>
      </w:pPr>
    </w:p>
    <w:p w:rsidR="008607C9" w:rsidRDefault="008607C9" w:rsidP="008607C9">
      <w:pPr>
        <w:pStyle w:val="Code"/>
      </w:pPr>
      <w:r>
        <w:t>struct AttrInfo {</w:t>
      </w:r>
    </w:p>
    <w:p w:rsidR="008607C9" w:rsidRDefault="008607C9" w:rsidP="008607C9">
      <w:pPr>
        <w:pStyle w:val="Code"/>
      </w:pPr>
      <w:r>
        <w:t xml:space="preserve">    uint8_t required_value_bytes;</w:t>
      </w:r>
    </w:p>
    <w:p w:rsidR="008607C9" w:rsidRDefault="008607C9" w:rsidP="008607C9">
      <w:pPr>
        <w:pStyle w:val="Code"/>
      </w:pPr>
      <w:r>
        <w:t xml:space="preserve">    uint8_t required_union_bytes;</w:t>
      </w:r>
    </w:p>
    <w:p w:rsidR="008607C9" w:rsidRDefault="008607C9" w:rsidP="008607C9">
      <w:pPr>
        <w:pStyle w:val="Code"/>
      </w:pPr>
      <w:r>
        <w:t>}</w:t>
      </w:r>
    </w:p>
    <w:p w:rsidR="008607C9" w:rsidRDefault="008607C9" w:rsidP="008607C9"/>
    <w:p w:rsidR="008607C9" w:rsidRDefault="008607C9" w:rsidP="008607C9">
      <w:r>
        <w:t>This structure represents the header for each attribute that is written before the actual factorization serialization as part of the header and each counter is an 8-bit unsigned integer (thus 2 bytes per attribute required).</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33481E">
            <w:pPr>
              <w:pStyle w:val="Code"/>
              <w:spacing w:before="240" w:after="240"/>
            </w:pPr>
            <w:r w:rsidRPr="004B3A9C">
              <w:rPr>
                <w:b/>
              </w:rPr>
              <w:lastRenderedPageBreak/>
              <w:t xml:space="preserve">Algorithm </w:t>
            </w:r>
            <w:r>
              <w:rPr>
                <w:b/>
              </w:rPr>
              <w:t>4.3</w:t>
            </w:r>
            <w:r w:rsidRPr="004B3A9C">
              <w:rPr>
                <w:b/>
              </w:rPr>
              <w:t>:</w:t>
            </w:r>
            <w:r>
              <w:t xml:space="preserve"> Byte Serializer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33481E">
            <w:pPr>
              <w:pStyle w:val="Code"/>
              <w:spacing w:line="276" w:lineRule="auto"/>
            </w:pPr>
            <w:r>
              <w:t>// @attribute_info: used below = it is a field of the Byte Serializer class</w:t>
            </w:r>
          </w:p>
          <w:p w:rsidR="0072108F" w:rsidRDefault="00476E9D" w:rsidP="0033481E">
            <w:pPr>
              <w:pStyle w:val="Code"/>
              <w:spacing w:line="276" w:lineRule="auto"/>
            </w:pPr>
            <w:r>
              <w:t xml:space="preserve">// @node: </w:t>
            </w:r>
            <w:r w:rsidR="0072108F">
              <w:t>node to start gathering statistics (initially the factorization root)</w:t>
            </w:r>
          </w:p>
          <w:p w:rsidR="0072108F" w:rsidRDefault="0072108F" w:rsidP="0033481E">
            <w:pPr>
              <w:pStyle w:val="Code"/>
              <w:spacing w:line="276" w:lineRule="auto"/>
            </w:pPr>
            <w:r>
              <w:t>// @fTree: the factorization tree of the representation</w:t>
            </w:r>
          </w:p>
          <w:p w:rsidR="0072108F" w:rsidRDefault="0072108F" w:rsidP="0033481E">
            <w:pPr>
              <w:pStyle w:val="Code"/>
              <w:spacing w:line="276" w:lineRule="auto"/>
            </w:pPr>
            <w:r w:rsidRPr="0072108F">
              <w:rPr>
                <w:b/>
              </w:rPr>
              <w:t>void dfs_statistics(Operation *op, FactorizationTree *fTree)</w:t>
            </w:r>
            <w:r>
              <w:t xml:space="preserve"> {</w:t>
            </w:r>
          </w:p>
          <w:p w:rsidR="0072108F" w:rsidRDefault="0072108F" w:rsidP="0033481E">
            <w:pPr>
              <w:pStyle w:val="Code"/>
              <w:spacing w:line="276" w:lineRule="auto"/>
            </w:pPr>
            <w:r>
              <w:t xml:space="preserve">   </w:t>
            </w:r>
            <w:r w:rsidRPr="0072108F">
              <w:rPr>
                <w:b/>
              </w:rPr>
              <w:t>if</w:t>
            </w:r>
            <w:r>
              <w:t xml:space="preserve"> (is_multiplication(op)) {</w:t>
            </w:r>
          </w:p>
          <w:p w:rsidR="0072108F" w:rsidRDefault="0072108F" w:rsidP="0033481E">
            <w:pPr>
              <w:pStyle w:val="Code"/>
              <w:spacing w:line="276" w:lineRule="auto"/>
            </w:pPr>
            <w:r>
              <w:t xml:space="preserve">        // multiplication nodes children are unions so just recurse on them</w:t>
            </w:r>
          </w:p>
          <w:p w:rsidR="0072108F" w:rsidRDefault="0072108F" w:rsidP="0033481E">
            <w:pPr>
              <w:pStyle w:val="Code"/>
              <w:spacing w:line="276" w:lineRule="auto"/>
            </w:pPr>
            <w:r>
              <w:t xml:space="preserve">        for each child union CU in op-&gt;children { dfs_statistics(CU, fTree); }</w:t>
            </w:r>
          </w:p>
          <w:p w:rsidR="0072108F" w:rsidRDefault="0072108F" w:rsidP="0033481E">
            <w:pPr>
              <w:pStyle w:val="Code"/>
              <w:spacing w:line="276" w:lineRule="auto"/>
            </w:pPr>
            <w:r>
              <w:t xml:space="preserve">    } </w:t>
            </w:r>
            <w:r w:rsidRPr="0072108F">
              <w:rPr>
                <w:b/>
              </w:rPr>
              <w:t>else</w:t>
            </w:r>
            <w:r>
              <w:t xml:space="preserve"> {</w:t>
            </w:r>
          </w:p>
          <w:p w:rsidR="0072108F" w:rsidRDefault="0072108F" w:rsidP="0033481E">
            <w:pPr>
              <w:pStyle w:val="Code"/>
              <w:spacing w:line="276" w:lineRule="auto"/>
            </w:pPr>
            <w:r>
              <w:t xml:space="preserve">        // check if the current attribute required-bytes need to be updated</w:t>
            </w:r>
          </w:p>
          <w:p w:rsidR="0072108F" w:rsidRDefault="0072108F" w:rsidP="0033481E">
            <w:pPr>
              <w:pStyle w:val="Code"/>
              <w:spacing w:line="276" w:lineRule="auto"/>
            </w:pPr>
            <w:r>
              <w:t xml:space="preserve">        children_bytes = required_bytes(op-&gt;childrenCount);</w:t>
            </w:r>
          </w:p>
          <w:p w:rsidR="0072108F" w:rsidRDefault="0072108F" w:rsidP="0033481E">
            <w:pPr>
              <w:pStyle w:val="Code"/>
              <w:spacing w:line="276" w:lineRule="auto"/>
            </w:pPr>
            <w:r>
              <w:t xml:space="preserve">        </w:t>
            </w:r>
            <w:r w:rsidRPr="0072108F">
              <w:rPr>
                <w:b/>
              </w:rPr>
              <w:t>if</w:t>
            </w:r>
            <w:r>
              <w:t xml:space="preserve"> (attribute_info[op-&gt;attributeID].required_union_bytes &lt; children_bytes)</w:t>
            </w:r>
          </w:p>
          <w:p w:rsidR="0072108F" w:rsidRDefault="0072108F" w:rsidP="0033481E">
            <w:pPr>
              <w:pStyle w:val="Code"/>
              <w:spacing w:line="276" w:lineRule="auto"/>
            </w:pPr>
            <w:r>
              <w:t xml:space="preserve">            attribute_info[op-&gt;attributeID].required_union_bytes = children_bytes; </w:t>
            </w:r>
          </w:p>
          <w:p w:rsidR="0072108F" w:rsidRDefault="0072108F" w:rsidP="0033481E">
            <w:pPr>
              <w:pStyle w:val="Code"/>
              <w:spacing w:line="276" w:lineRule="auto"/>
            </w:pPr>
            <w:r>
              <w:t xml:space="preserve">        // check value bytes</w:t>
            </w:r>
          </w:p>
          <w:p w:rsidR="0072108F" w:rsidRDefault="0072108F" w:rsidP="0033481E">
            <w:pPr>
              <w:pStyle w:val="Code"/>
              <w:spacing w:line="276" w:lineRule="auto"/>
            </w:pPr>
            <w:r>
              <w:t xml:space="preserve">        </w:t>
            </w:r>
            <w:r w:rsidRPr="0072108F">
              <w:rPr>
                <w:b/>
              </w:rPr>
              <w:t>for each</w:t>
            </w:r>
            <w:r>
              <w:t xml:space="preserve"> child value CV in op-&gt;children {</w:t>
            </w:r>
          </w:p>
          <w:p w:rsidR="0072108F" w:rsidRDefault="0072108F" w:rsidP="0033481E">
            <w:pPr>
              <w:pStyle w:val="Code"/>
              <w:spacing w:line="276" w:lineRule="auto"/>
            </w:pPr>
            <w:r>
              <w:t xml:space="preserve">            val_bytes = required_bytes(CV);</w:t>
            </w:r>
          </w:p>
          <w:p w:rsidR="0072108F" w:rsidRDefault="0072108F" w:rsidP="0033481E">
            <w:pPr>
              <w:pStyle w:val="Code"/>
              <w:spacing w:line="276" w:lineRule="auto"/>
            </w:pPr>
            <w:r>
              <w:t xml:space="preserve">            </w:t>
            </w:r>
            <w:r w:rsidRPr="0072108F">
              <w:rPr>
                <w:b/>
              </w:rPr>
              <w:t>if</w:t>
            </w:r>
            <w:r>
              <w:t xml:space="preserve"> (attribute_info[op-&gt;attributeID].required_value_bytes &lt; val_bytes)</w:t>
            </w:r>
          </w:p>
          <w:p w:rsidR="0072108F" w:rsidRDefault="0072108F" w:rsidP="0033481E">
            <w:pPr>
              <w:pStyle w:val="Code"/>
              <w:spacing w:line="276" w:lineRule="auto"/>
            </w:pPr>
            <w:r>
              <w:t xml:space="preserve">                attribute_info[op-&gt;attributeID].required_value_bytes = val_bytes;</w:t>
            </w:r>
          </w:p>
          <w:p w:rsidR="0072108F" w:rsidRDefault="0072108F" w:rsidP="0033481E">
            <w:pPr>
              <w:pStyle w:val="Code"/>
              <w:spacing w:line="276" w:lineRule="auto"/>
            </w:pPr>
            <w:r>
              <w:t xml:space="preserve">            // recurse if this is not a leaf attribute in the f-tree</w:t>
            </w:r>
          </w:p>
          <w:p w:rsidR="0072108F" w:rsidRDefault="0072108F" w:rsidP="0033481E">
            <w:pPr>
              <w:pStyle w:val="Code"/>
              <w:spacing w:line="276" w:lineRule="auto"/>
            </w:pPr>
            <w:r>
              <w:t xml:space="preserve">            </w:t>
            </w:r>
            <w:r w:rsidRPr="0072108F">
              <w:rPr>
                <w:b/>
              </w:rPr>
              <w:t>if</w:t>
            </w:r>
            <w:r>
              <w:t xml:space="preserve"> (!is_leaf_attribute(fTree, op-&gt;attributeID)) {</w:t>
            </w:r>
          </w:p>
          <w:p w:rsidR="0072108F" w:rsidRDefault="0072108F" w:rsidP="0033481E">
            <w:pPr>
              <w:pStyle w:val="Code"/>
              <w:spacing w:line="276" w:lineRule="auto"/>
            </w:pPr>
            <w:r>
              <w:t xml:space="preserve">                dfs_statistics(CV, fTree);</w:t>
            </w:r>
          </w:p>
          <w:p w:rsidR="0072108F" w:rsidRDefault="0072108F" w:rsidP="0033481E">
            <w:pPr>
              <w:pStyle w:val="Code"/>
              <w:spacing w:line="276" w:lineRule="auto"/>
            </w:pPr>
            <w:r>
              <w:t xml:space="preserve">            }</w:t>
            </w:r>
          </w:p>
          <w:p w:rsidR="0072108F" w:rsidRDefault="0072108F" w:rsidP="0033481E">
            <w:pPr>
              <w:pStyle w:val="Code"/>
              <w:spacing w:line="276" w:lineRule="auto"/>
            </w:pPr>
            <w:r>
              <w:t xml:space="preserve">        } // end for each child value</w:t>
            </w:r>
          </w:p>
          <w:p w:rsidR="0072108F" w:rsidRDefault="0072108F" w:rsidP="0033481E">
            <w:pPr>
              <w:pStyle w:val="Code"/>
              <w:spacing w:line="276" w:lineRule="auto"/>
            </w:pPr>
            <w:r>
              <w:t xml:space="preserve">    }</w:t>
            </w:r>
          </w:p>
          <w:p w:rsidR="00A4669C" w:rsidRPr="00906157" w:rsidRDefault="0072108F" w:rsidP="0033481E">
            <w:pPr>
              <w:pStyle w:val="Code"/>
              <w:spacing w:line="276" w:lineRule="auto"/>
            </w:pPr>
            <w:r>
              <w:t>}</w:t>
            </w:r>
          </w:p>
        </w:tc>
      </w:tr>
    </w:tbl>
    <w:p w:rsidR="00F81035" w:rsidRDefault="00F81035" w:rsidP="00A0357B"/>
    <w:p w:rsidR="006948A6" w:rsidRDefault="006948A6" w:rsidP="006948A6">
      <w:r w:rsidRPr="006948A6">
        <w:rPr>
          <w:b/>
        </w:rPr>
        <w:t>Byte Deserializer</w:t>
      </w:r>
    </w:p>
    <w:p w:rsidR="006948A6" w:rsidRDefault="006948A6" w:rsidP="006948A6"/>
    <w:p w:rsidR="006948A6" w:rsidRDefault="006948A6" w:rsidP="006948A6">
      <w:r>
        <w:t xml:space="preserve">The </w:t>
      </w:r>
      <w:r w:rsidRPr="00D9040B">
        <w:rPr>
          <w:i/>
        </w:rPr>
        <w:t>Byte Deserializer</w:t>
      </w:r>
      <w:r w:rsidR="00D9040B">
        <w:t xml:space="preserve"> is exactly the same as the </w:t>
      </w:r>
      <w:r w:rsidRPr="00D9040B">
        <w:rPr>
          <w:i/>
        </w:rPr>
        <w:t>Simple Deserializer</w:t>
      </w:r>
      <w:r>
        <w:t xml:space="preserve"> with the only difference that the 2 lines where it reads from the input stream the number of children and the</w:t>
      </w:r>
      <w:r w:rsidR="00D9040B">
        <w:t xml:space="preserve"> values themselves it uses a third</w:t>
      </w:r>
      <w:r>
        <w:t xml:space="preserve"> argument to the </w:t>
      </w:r>
      <w:r w:rsidRPr="00D9040B">
        <w:rPr>
          <w:i/>
        </w:rPr>
        <w:t>read_binary()</w:t>
      </w:r>
      <w:r>
        <w:t xml:space="preserve"> method that specifies the number of bytes to read.</w:t>
      </w:r>
    </w:p>
    <w:p w:rsidR="006948A6" w:rsidRDefault="006948A6" w:rsidP="006948A6"/>
    <w:p w:rsidR="00F81035" w:rsidRDefault="005E3AEE" w:rsidP="006948A6">
      <w:r>
        <w:t xml:space="preserve">Before calling the method </w:t>
      </w:r>
      <w:r w:rsidR="006948A6" w:rsidRPr="005E3AEE">
        <w:rPr>
          <w:i/>
        </w:rPr>
        <w:t>dfs_load()</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3" w:name="_Toc428738595"/>
      <w:bookmarkStart w:id="74" w:name="_Toc428831372"/>
      <w:bookmarkStart w:id="75" w:name="_Toc428832021"/>
      <w:r>
        <w:t>Bit (De)Serializer</w:t>
      </w:r>
      <w:bookmarkEnd w:id="73"/>
      <w:bookmarkEnd w:id="74"/>
      <w:bookmarkEnd w:id="75"/>
    </w:p>
    <w:p w:rsidR="00F5738B" w:rsidRDefault="00F5738B" w:rsidP="00F5738B">
      <w:r>
        <w:t xml:space="preserve">The final version of </w:t>
      </w:r>
      <w:r w:rsidR="005C2BC4">
        <w:t xml:space="preserve">the serialization technique is </w:t>
      </w:r>
      <w:r w:rsidRPr="005C2BC4">
        <w:rPr>
          <w:i/>
        </w:rPr>
        <w:t>Bit Serializer</w:t>
      </w:r>
      <w:r>
        <w:t xml:space="preserve">. As the name suggests it follows the same idea as the </w:t>
      </w:r>
      <w:r w:rsidRPr="005C2BC4">
        <w:rPr>
          <w:i/>
        </w:rPr>
        <w:t>Byte Serializer</w:t>
      </w:r>
      <w:r>
        <w:t xml:space="preserve"> but instead of working at byte-level, it works </w:t>
      </w:r>
      <w:r>
        <w:lastRenderedPageBreak/>
        <w:t xml:space="preserve">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6" w:name="_Toc428738596"/>
      <w:r>
        <w:t>Idea</w:t>
      </w:r>
      <w:bookmarkEnd w:id="76"/>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serializers.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I want to emphasize that serialization is different than compression and that this chapter aimed at serialization of data factorizations. But, the knowledge of our structure allows us to exploit certain factorization properties and at the same time be more space-efficient 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deserializ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7" w:name="_Toc428738597"/>
      <w:r>
        <w:t>Algorithms</w:t>
      </w:r>
      <w:bookmarkEnd w:id="77"/>
    </w:p>
    <w:p w:rsidR="009632D5" w:rsidRDefault="009F62C7" w:rsidP="009F62C7">
      <w:r>
        <w:t>The algori</w:t>
      </w:r>
      <w:r w:rsidR="00BA10F0">
        <w:t xml:space="preserve">thms are identical to those of </w:t>
      </w:r>
      <w:r w:rsidRPr="00BA10F0">
        <w:rPr>
          <w:i/>
        </w:rPr>
        <w:t>Byte Serializer</w:t>
      </w:r>
      <w:r w:rsidR="00BA10F0">
        <w:t xml:space="preserve"> and </w:t>
      </w:r>
      <w:r w:rsidRPr="00BA10F0">
        <w:rPr>
          <w:i/>
        </w:rPr>
        <w:t>Byte Deserializer</w:t>
      </w:r>
      <w:r>
        <w:t xml:space="preserve"> with the excep</w:t>
      </w:r>
      <w:r w:rsidR="00BA10F0">
        <w:t xml:space="preserve">tion that instead of using the </w:t>
      </w:r>
      <w:r w:rsidRPr="00BA10F0">
        <w:rPr>
          <w:i/>
        </w:rPr>
        <w:t>required_bytes()</w:t>
      </w:r>
      <w:r w:rsidR="00BA10F0">
        <w:t xml:space="preserve"> method it uses the </w:t>
      </w:r>
      <w:r w:rsidRPr="00BA10F0">
        <w:rPr>
          <w:i/>
        </w:rPr>
        <w:t>required_bits()</w:t>
      </w:r>
      <w:r>
        <w:t xml:space="preserve"> method to only write the specific bits required to the output stream.</w:t>
      </w:r>
    </w:p>
    <w:p w:rsidR="009632D5" w:rsidRDefault="009632D5" w:rsidP="007911C2"/>
    <w:p w:rsidR="00B67C91" w:rsidRDefault="00B67C91" w:rsidP="00B67C91">
      <w:pPr>
        <w:pStyle w:val="Heading4"/>
      </w:pPr>
      <w:bookmarkStart w:id="78" w:name="_Toc428738598"/>
      <w:r>
        <w:t>Bit Stream</w:t>
      </w:r>
      <w:bookmarkEnd w:id="78"/>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r w:rsidRPr="00BD1F75">
        <w:rPr>
          <w:i/>
        </w:rPr>
        <w:t>obitstream</w:t>
      </w:r>
      <w:r w:rsidR="00BD1F75">
        <w:t xml:space="preserve"> and </w:t>
      </w:r>
      <w:r w:rsidRPr="00BD1F75">
        <w:rPr>
          <w:i/>
        </w:rPr>
        <w:t>ibitstream</w:t>
      </w:r>
      <w:r w:rsidR="00BD1F75">
        <w:t xml:space="preserve"> classes</w:t>
      </w:r>
      <w:r>
        <w:t xml:space="preserve">) that are used upon the underlying standard binary byte streams and use those in the </w:t>
      </w:r>
      <w:r w:rsidRPr="00BD1F75">
        <w:rPr>
          <w:i/>
        </w:rPr>
        <w:t>Bit Serializer</w:t>
      </w:r>
      <w:r>
        <w:t xml:space="preserve"> and </w:t>
      </w:r>
      <w:r w:rsidRPr="00BD1F75">
        <w:rPr>
          <w:i/>
        </w:rPr>
        <w:t>Bit Deserializer</w:t>
      </w:r>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bitstreams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serializer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strings)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C845B5" w:rsidRDefault="00C845B5" w:rsidP="007911C2"/>
    <w:p w:rsidR="00C845B5" w:rsidRDefault="00C845B5" w:rsidP="007911C2"/>
    <w:p w:rsidR="00C845B5" w:rsidRDefault="00C845B5" w:rsidP="007911C2"/>
    <w:p w:rsidR="0058391D" w:rsidRDefault="0058391D" w:rsidP="0058391D">
      <w:pPr>
        <w:pStyle w:val="Heading2"/>
      </w:pPr>
      <w:bookmarkStart w:id="79" w:name="_Toc428738599"/>
      <w:bookmarkStart w:id="80" w:name="_Toc428831373"/>
      <w:bookmarkStart w:id="81" w:name="_Toc428832022"/>
      <w:r>
        <w:lastRenderedPageBreak/>
        <w:t>Final remarks</w:t>
      </w:r>
      <w:bookmarkEnd w:id="79"/>
      <w:bookmarkEnd w:id="80"/>
      <w:bookmarkEnd w:id="81"/>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r w:rsidR="0058391D" w:rsidRPr="002F292D">
        <w:rPr>
          <w:i/>
        </w:rPr>
        <w:t>fdb::serialization</w:t>
      </w:r>
      <w:r w:rsidR="0058391D">
        <w:t xml:space="preserve"> that allows a user of the library to serialize and deserialize a full factorization with its f-tree easily.</w:t>
      </w:r>
    </w:p>
    <w:p w:rsidR="0058391D" w:rsidRDefault="0058391D" w:rsidP="0058391D"/>
    <w:p w:rsidR="002F292D" w:rsidRDefault="002F292D" w:rsidP="0058391D">
      <w:r>
        <w:t xml:space="preserve">Namely the </w:t>
      </w:r>
      <w:r w:rsidR="0058391D" w:rsidRPr="002F292D">
        <w:rPr>
          <w:b/>
          <w:i/>
        </w:rPr>
        <w:t>fdb::se</w:t>
      </w:r>
      <w:r w:rsidRPr="002F292D">
        <w:rPr>
          <w:b/>
          <w:i/>
        </w:rPr>
        <w:t>rialization::serialize(FRepTree</w:t>
      </w:r>
      <w:r w:rsidR="0058391D" w:rsidRPr="002F292D">
        <w:rPr>
          <w:b/>
          <w:i/>
        </w:rPr>
        <w:t>*, ostream&amp;)</w:t>
      </w:r>
      <w:r w:rsidR="0058391D">
        <w:t xml:space="preserve"> receives </w:t>
      </w:r>
      <w:r>
        <w:t xml:space="preserve">a data factorization, </w:t>
      </w:r>
      <w:r w:rsidRPr="002F292D">
        <w:rPr>
          <w:i/>
        </w:rPr>
        <w:t>FRepTRee</w:t>
      </w:r>
      <w:r w:rsidR="0058391D">
        <w:t xml:space="preserve">, and a reference to an output stream and serializes both f-tree and representation into the stream. </w:t>
      </w:r>
    </w:p>
    <w:p w:rsidR="003C3D53" w:rsidRDefault="002F292D" w:rsidP="0058391D">
      <w:r>
        <w:t xml:space="preserve">Its counterpart function </w:t>
      </w:r>
      <w:r w:rsidR="0058391D" w:rsidRPr="002F292D">
        <w:rPr>
          <w:b/>
          <w:i/>
        </w:rPr>
        <w:t>fdb::serialization::deserialize(istream&amp;)</w:t>
      </w:r>
      <w:r w:rsidR="0058391D">
        <w:t xml:space="preserve"> deserializes from the input </w:t>
      </w:r>
      <w:r>
        <w:t xml:space="preserve">stream and returns an </w:t>
      </w:r>
      <w:r w:rsidRPr="002F292D">
        <w:rPr>
          <w:i/>
        </w:rPr>
        <w:t>FRepTRee</w:t>
      </w:r>
      <w:r w:rsidR="0058391D">
        <w:t>.</w:t>
      </w:r>
    </w:p>
    <w:p w:rsidR="003C3D53" w:rsidRDefault="003C3D53" w:rsidP="007911C2"/>
    <w:p w:rsidR="00A00266" w:rsidRDefault="00A00266" w:rsidP="00A00266">
      <w:pPr>
        <w:pStyle w:val="Heading3"/>
      </w:pPr>
      <w:bookmarkStart w:id="82" w:name="_Toc428738600"/>
      <w:bookmarkStart w:id="83" w:name="_Toc428831374"/>
      <w:bookmarkStart w:id="84" w:name="_Toc428832023"/>
      <w:r>
        <w:t>Serializations illustrated</w:t>
      </w:r>
      <w:bookmarkEnd w:id="82"/>
      <w:bookmarkEnd w:id="83"/>
      <w:bookmarkEnd w:id="84"/>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r w:rsidRPr="00CF18B8">
        <w:rPr>
          <w:i/>
        </w:rPr>
        <w:t>total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r w:rsidRPr="00CF18B8">
        <w:rPr>
          <w:i/>
        </w:rPr>
        <w:t>sizeof(int)</w:t>
      </w:r>
      <w:r>
        <w:t xml:space="preserve"> = 9 * 6 * 4 = </w:t>
      </w:r>
      <w:r w:rsidRPr="00CF18B8">
        <w:rPr>
          <w:b/>
        </w:rPr>
        <w:t>216</w:t>
      </w:r>
    </w:p>
    <w:p w:rsidR="00A00266" w:rsidRDefault="00A00266" w:rsidP="00A00266"/>
    <w:p w:rsidR="00A00266" w:rsidRPr="00120C7D" w:rsidRDefault="00120C7D" w:rsidP="00A00266">
      <w:pPr>
        <w:rPr>
          <w:b/>
        </w:rPr>
      </w:pPr>
      <w:r w:rsidRPr="00120C7D">
        <w:rPr>
          <w:b/>
        </w:rPr>
        <w:t>Simple Serializer</w:t>
      </w:r>
    </w:p>
    <w:p w:rsidR="00A00266" w:rsidRDefault="00A00266" w:rsidP="00120C7D">
      <w:pPr>
        <w:pStyle w:val="Code"/>
      </w:pPr>
      <w:r>
        <w:t>2 a1 a2 | 2 b1 b2 | 1 c1 | 2 d1 d2 | 1 c2 | 1 d1 | 1 e1 | 2 f1 f2 | 1 b1 | 1 c2 | 1 d1 | 2 e1 e2 | 1 f1 | 2 f1 f2</w:t>
      </w:r>
    </w:p>
    <w:p w:rsidR="00A00266" w:rsidRDefault="00A00266" w:rsidP="00A00266">
      <w:r w:rsidRPr="00120C7D">
        <w:rPr>
          <w:i/>
        </w:rPr>
        <w:t>total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r w:rsidRPr="00120C7D">
        <w:rPr>
          <w:i/>
        </w:rPr>
        <w:t>sizeof(uint_32)</w:t>
      </w:r>
      <w:r>
        <w:t xml:space="preserve">) + ( </w:t>
      </w:r>
      <w:r w:rsidRPr="00120C7D">
        <w:rPr>
          <w:i/>
        </w:rPr>
        <w:t>sizeof(in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940644" w:rsidRDefault="00940644" w:rsidP="00A00266"/>
    <w:p w:rsidR="00A00266" w:rsidRPr="006157CD" w:rsidRDefault="00A00266" w:rsidP="00A00266">
      <w:pPr>
        <w:rPr>
          <w:b/>
        </w:rPr>
      </w:pPr>
      <w:r w:rsidRPr="006157CD">
        <w:rPr>
          <w:b/>
        </w:rPr>
        <w:lastRenderedPageBreak/>
        <w:t>Bit / B</w:t>
      </w:r>
      <w:r w:rsidR="006157CD" w:rsidRPr="006157CD">
        <w:rPr>
          <w:b/>
        </w:rPr>
        <w:t>yte Serializer</w:t>
      </w:r>
    </w:p>
    <w:p w:rsidR="00A00266" w:rsidRDefault="00A00266" w:rsidP="00A00266"/>
    <w:p w:rsidR="00A00266" w:rsidRDefault="006157CD" w:rsidP="00A00266">
      <w:r>
        <w:t xml:space="preserve">Recall that </w:t>
      </w:r>
      <w:r w:rsidR="00A00266" w:rsidRPr="006157CD">
        <w:rPr>
          <w:i/>
        </w:rPr>
        <w:t>Byte Serializer</w:t>
      </w:r>
      <w:r w:rsidR="00A00266">
        <w:t xml:space="preserve"> and </w:t>
      </w:r>
      <w:r w:rsidR="00A00266" w:rsidRPr="006157CD">
        <w:rPr>
          <w:i/>
        </w:rPr>
        <w:t>Bit Serializer</w:t>
      </w:r>
      <w:r w:rsidR="00A00266">
        <w:t xml:space="preserve"> use the same serialization</w:t>
      </w:r>
      <w:r>
        <w:t xml:space="preserve"> form as the </w:t>
      </w:r>
      <w:r w:rsidRPr="006157CD">
        <w:rPr>
          <w:i/>
        </w:rPr>
        <w:t>Simple Serializer</w:t>
      </w:r>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Byte Serializer</w:t>
      </w:r>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Bit Serializer</w:t>
      </w:r>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serializers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Bit Serializers</w:t>
      </w:r>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41"/>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5" w:name="_Toc428832024"/>
      <w:r>
        <w:t>Distributed Query Processing in FDB</w:t>
      </w:r>
      <w:bookmarkEnd w:id="85"/>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E1935"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sidR="004E1935">
              <w:rPr>
                <w:noProof/>
              </w:rPr>
              <w:t>5.1 Motivation</w:t>
            </w:r>
            <w:r w:rsidR="004E1935">
              <w:rPr>
                <w:noProof/>
              </w:rPr>
              <w:tab/>
            </w:r>
            <w:r w:rsidR="004E1935">
              <w:rPr>
                <w:noProof/>
              </w:rPr>
              <w:fldChar w:fldCharType="begin"/>
            </w:r>
            <w:r w:rsidR="004E1935">
              <w:rPr>
                <w:noProof/>
              </w:rPr>
              <w:instrText xml:space="preserve"> PAGEREF _Toc428831747 \h </w:instrText>
            </w:r>
            <w:r w:rsidR="004E1935">
              <w:rPr>
                <w:noProof/>
              </w:rPr>
            </w:r>
            <w:r w:rsidR="004E1935">
              <w:rPr>
                <w:noProof/>
              </w:rPr>
              <w:fldChar w:fldCharType="separate"/>
            </w:r>
            <w:r w:rsidR="00E43ABC">
              <w:rPr>
                <w:noProof/>
              </w:rPr>
              <w:t>40</w:t>
            </w:r>
            <w:r w:rsidR="004E1935">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831748 \h </w:instrText>
            </w:r>
            <w:r>
              <w:rPr>
                <w:noProof/>
              </w:rPr>
            </w:r>
            <w:r>
              <w:rPr>
                <w:noProof/>
              </w:rPr>
              <w:fldChar w:fldCharType="separate"/>
            </w:r>
            <w:r w:rsidR="00E43ABC">
              <w:rPr>
                <w:noProof/>
              </w:rPr>
              <w:t>40</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831749 \h </w:instrText>
            </w:r>
            <w:r>
              <w:rPr>
                <w:noProof/>
              </w:rPr>
            </w:r>
            <w:r>
              <w:rPr>
                <w:noProof/>
              </w:rPr>
              <w:fldChar w:fldCharType="separate"/>
            </w:r>
            <w:r w:rsidR="00E43ABC">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831750 \h </w:instrText>
            </w:r>
            <w:r>
              <w:rPr>
                <w:noProof/>
              </w:rPr>
            </w:r>
            <w:r>
              <w:rPr>
                <w:noProof/>
              </w:rPr>
              <w:fldChar w:fldCharType="separate"/>
            </w:r>
            <w:r w:rsidR="00E43ABC">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831751 \h </w:instrText>
            </w:r>
            <w:r>
              <w:rPr>
                <w:noProof/>
              </w:rPr>
            </w:r>
            <w:r>
              <w:rPr>
                <w:noProof/>
              </w:rPr>
              <w:fldChar w:fldCharType="separate"/>
            </w:r>
            <w:r w:rsidR="00E43ABC">
              <w:rPr>
                <w:noProof/>
              </w:rPr>
              <w:t>45</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831752 \h </w:instrText>
            </w:r>
            <w:r>
              <w:rPr>
                <w:noProof/>
              </w:rPr>
            </w:r>
            <w:r>
              <w:rPr>
                <w:noProof/>
              </w:rPr>
              <w:fldChar w:fldCharType="separate"/>
            </w:r>
            <w:r w:rsidR="00E43ABC">
              <w:rPr>
                <w:noProof/>
              </w:rPr>
              <w:t>55</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831753 \h </w:instrText>
            </w:r>
            <w:r>
              <w:rPr>
                <w:noProof/>
              </w:rPr>
            </w:r>
            <w:r>
              <w:rPr>
                <w:noProof/>
              </w:rPr>
              <w:fldChar w:fldCharType="separate"/>
            </w:r>
            <w:r w:rsidR="00E43ABC">
              <w:rPr>
                <w:noProof/>
              </w:rPr>
              <w:t>56</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831754 \h </w:instrText>
            </w:r>
            <w:r>
              <w:rPr>
                <w:noProof/>
              </w:rPr>
            </w:r>
            <w:r>
              <w:rPr>
                <w:noProof/>
              </w:rPr>
              <w:fldChar w:fldCharType="separate"/>
            </w:r>
            <w:r w:rsidR="00E43ABC">
              <w:rPr>
                <w:noProof/>
              </w:rPr>
              <w:t>57</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831755 \h </w:instrText>
            </w:r>
            <w:r>
              <w:rPr>
                <w:noProof/>
              </w:rPr>
            </w:r>
            <w:r>
              <w:rPr>
                <w:noProof/>
              </w:rPr>
              <w:fldChar w:fldCharType="separate"/>
            </w:r>
            <w:r w:rsidR="00E43ABC">
              <w:rPr>
                <w:noProof/>
              </w:rPr>
              <w:t>59</w:t>
            </w:r>
            <w:r>
              <w:rPr>
                <w:noProof/>
              </w:rPr>
              <w:fldChar w:fldCharType="end"/>
            </w:r>
          </w:p>
          <w:p w:rsidR="004E1935" w:rsidRPr="004E1935" w:rsidRDefault="004E1935">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1756 \h </w:instrText>
            </w:r>
            <w:r>
              <w:rPr>
                <w:noProof/>
              </w:rPr>
            </w:r>
            <w:r>
              <w:rPr>
                <w:noProof/>
              </w:rPr>
              <w:fldChar w:fldCharType="separate"/>
            </w:r>
            <w:r w:rsidR="00E43ABC">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1757 \h </w:instrText>
            </w:r>
            <w:r>
              <w:rPr>
                <w:noProof/>
              </w:rPr>
            </w:r>
            <w:r>
              <w:rPr>
                <w:noProof/>
              </w:rPr>
              <w:fldChar w:fldCharType="separate"/>
            </w:r>
            <w:r w:rsidR="00E43ABC">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1758 \h </w:instrText>
            </w:r>
            <w:r>
              <w:rPr>
                <w:noProof/>
              </w:rPr>
            </w:r>
            <w:r>
              <w:rPr>
                <w:noProof/>
              </w:rPr>
              <w:fldChar w:fldCharType="separate"/>
            </w:r>
            <w:r w:rsidR="00E43ABC">
              <w:rPr>
                <w:noProof/>
              </w:rPr>
              <w:t>64</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831759 \h </w:instrText>
            </w:r>
            <w:r>
              <w:rPr>
                <w:noProof/>
              </w:rPr>
            </w:r>
            <w:r>
              <w:rPr>
                <w:noProof/>
              </w:rPr>
              <w:fldChar w:fldCharType="separate"/>
            </w:r>
            <w:r w:rsidR="00E43ABC">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r w:rsidRPr="006164ED">
        <w:t>HyperCube</w:t>
      </w:r>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6" w:name="chdistsys"/>
    </w:p>
    <w:p w:rsidR="00121C77" w:rsidRDefault="00E30366" w:rsidP="00E30366">
      <w:pPr>
        <w:pStyle w:val="Heading2"/>
      </w:pPr>
      <w:bookmarkStart w:id="87" w:name="_Toc428831747"/>
      <w:bookmarkStart w:id="88" w:name="_Toc428832025"/>
      <w:r>
        <w:lastRenderedPageBreak/>
        <w:t>Motivation</w:t>
      </w:r>
      <w:bookmarkEnd w:id="87"/>
      <w:bookmarkEnd w:id="88"/>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This chapter describes D-FDB, a distributed query processing engine designed to work across a cluster of nodes, using the HyperCub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89" w:name="_Toc428831748"/>
      <w:bookmarkStart w:id="90" w:name="_Toc428832026"/>
      <w:r>
        <w:t>Contributions</w:t>
      </w:r>
      <w:bookmarkEnd w:id="89"/>
      <w:bookmarkEnd w:id="90"/>
    </w:p>
    <w:p w:rsidR="00D2751F" w:rsidRDefault="00D2751F" w:rsidP="00D2751F">
      <w:r>
        <w:t>The contributions of this chapter are as follows:</w:t>
      </w:r>
    </w:p>
    <w:p w:rsidR="00D2751F" w:rsidRDefault="00D2751F" w:rsidP="00D2751F"/>
    <w:p w:rsidR="00D2751F" w:rsidRDefault="00D2751F" w:rsidP="008D78EA">
      <w:pPr>
        <w:pStyle w:val="ListParagraph"/>
        <w:numPr>
          <w:ilvl w:val="0"/>
          <w:numId w:val="10"/>
        </w:numPr>
      </w:pPr>
      <w:r>
        <w:t xml:space="preserve">Implementation of the HyperCube algorithm over factorizations for data shuffling in a cluster of nodes and its integration with </w:t>
      </w:r>
      <w:r w:rsidRPr="00D2751F">
        <w:rPr>
          <w:i/>
        </w:rPr>
        <w:t>Bit Serializer</w:t>
      </w:r>
      <w:r>
        <w:rPr>
          <w:i/>
        </w:rPr>
        <w:t>,</w:t>
      </w:r>
      <w:r>
        <w:t xml:space="preserve"> as described in Chapter 4, resulting in </w:t>
      </w:r>
      <w:r w:rsidRPr="00D2751F">
        <w:rPr>
          <w:i/>
        </w:rPr>
        <w:t>Bit Serializer HyperCube</w:t>
      </w:r>
      <w:r>
        <w:t xml:space="preserve"> used </w:t>
      </w:r>
      <w:r w:rsidR="00FD2714">
        <w:t>for</w:t>
      </w:r>
      <w:r>
        <w:t xml:space="preserve"> distribution.</w:t>
      </w:r>
    </w:p>
    <w:p w:rsidR="00D2751F" w:rsidRDefault="00D2751F" w:rsidP="008D78EA">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8D78EA">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91" w:name="_Toc428831749"/>
      <w:bookmarkStart w:id="92" w:name="_Toc428832027"/>
      <w:r>
        <w:t>HyperCube on Factorizations</w:t>
      </w:r>
      <w:bookmarkEnd w:id="91"/>
      <w:bookmarkEnd w:id="92"/>
    </w:p>
    <w:p w:rsidR="00D15FAC" w:rsidRDefault="00D33529" w:rsidP="00D2751F">
      <w:r w:rsidRPr="00D33529">
        <w:t>In this section, we introduce the HyperCub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HyperCube works on factorizations and finally,</w:t>
      </w:r>
      <w:r>
        <w:t xml:space="preserve"> how we integrated it with the </w:t>
      </w:r>
      <w:r w:rsidRPr="00D33529">
        <w:rPr>
          <w:i/>
        </w:rPr>
        <w:t>Bit Serializer</w:t>
      </w:r>
      <w:r w:rsidRPr="00D33529">
        <w:t>, result</w:t>
      </w:r>
      <w:r>
        <w:t xml:space="preserve">ing in a new serializer coined </w:t>
      </w:r>
      <w:r w:rsidRPr="00D33529">
        <w:rPr>
          <w:i/>
        </w:rPr>
        <w:t>Bit Serializer HyperCube</w:t>
      </w:r>
      <w:r w:rsidRPr="00D33529">
        <w:t>.</w:t>
      </w:r>
    </w:p>
    <w:p w:rsidR="00D33529" w:rsidRDefault="00D33529" w:rsidP="00D2751F"/>
    <w:p w:rsidR="007F57E4" w:rsidRDefault="00CC7F82" w:rsidP="00CC7F82">
      <w:pPr>
        <w:pStyle w:val="Heading3"/>
      </w:pPr>
      <w:bookmarkStart w:id="93" w:name="_Toc428831750"/>
      <w:bookmarkStart w:id="94" w:name="_Toc428832028"/>
      <w:r>
        <w:t>HyperCube preliminaries</w:t>
      </w:r>
      <w:bookmarkEnd w:id="93"/>
      <w:bookmarkEnd w:id="94"/>
    </w:p>
    <w:p w:rsidR="00622B0D" w:rsidRDefault="00622B0D" w:rsidP="00622B0D">
      <w:r>
        <w:t xml:space="preserve">In this section, we present the theoretical background behind HyperCube algorithm which is used in our </w:t>
      </w:r>
      <w:r w:rsidRPr="00622B0D">
        <w:rPr>
          <w:i/>
        </w:rPr>
        <w:t>Bit Seri</w:t>
      </w:r>
      <w:r w:rsidR="00F92157">
        <w:rPr>
          <w:i/>
        </w:rPr>
        <w:t>alizer Hy</w:t>
      </w:r>
      <w:r>
        <w:rPr>
          <w:i/>
        </w:rPr>
        <w:t>perCube</w:t>
      </w:r>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w:t>
      </w:r>
      <w:r w:rsidR="00A94775">
        <w:t xml:space="preserve">The algorithm by Afrati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r w:rsidR="00A94775">
        <w:t xml:space="preserve">Bearn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r w:rsidRPr="00F24086">
        <w:rPr>
          <w:b/>
        </w:rPr>
        <w:t>HyperCube</w:t>
      </w:r>
      <w:r>
        <w:t xml:space="preserve"> and proved it was optimal, but its proof was not practical in a real scenario since it assumed that we can have fractiona</w:t>
      </w:r>
      <w:r w:rsidR="00A94775">
        <w:t xml:space="preserve">l number of servers. Last year, Shumo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We briefly explain the idea behind HyperCube which is used in our serializer during distributed query evaluation. HyperCub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8D78EA">
      <w:pPr>
        <w:pStyle w:val="ListParagraph"/>
        <w:numPr>
          <w:ilvl w:val="1"/>
          <w:numId w:val="2"/>
        </w:numPr>
      </w:pPr>
      <w:r w:rsidRPr="00F96C56">
        <w:rPr>
          <w:i/>
        </w:rPr>
        <w:t>R(A, B)</w:t>
      </w:r>
    </w:p>
    <w:p w:rsidR="00F96C56" w:rsidRPr="00F96C56" w:rsidRDefault="00F96C56" w:rsidP="008D78EA">
      <w:pPr>
        <w:pStyle w:val="ListParagraph"/>
        <w:numPr>
          <w:ilvl w:val="1"/>
          <w:numId w:val="2"/>
        </w:numPr>
      </w:pPr>
      <w:r w:rsidRPr="00F96C56">
        <w:rPr>
          <w:i/>
        </w:rPr>
        <w:t>U(A, C)</w:t>
      </w:r>
    </w:p>
    <w:p w:rsidR="00F96C56" w:rsidRPr="00F96C56" w:rsidRDefault="00F96C56" w:rsidP="008D78EA">
      <w:pPr>
        <w:pStyle w:val="ListParagraph"/>
        <w:numPr>
          <w:ilvl w:val="1"/>
          <w:numId w:val="2"/>
        </w:numPr>
      </w:pPr>
      <w:r w:rsidRPr="00F96C56">
        <w:rPr>
          <w:i/>
        </w:rPr>
        <w:t>T(B, D)</w:t>
      </w:r>
    </w:p>
    <w:p w:rsidR="00F96C56" w:rsidRDefault="00F96C56" w:rsidP="008D78EA">
      <w:pPr>
        <w:pStyle w:val="ListParagraph"/>
        <w:numPr>
          <w:ilvl w:val="1"/>
          <w:numId w:val="2"/>
        </w:numPr>
      </w:pPr>
      <w:r w:rsidRPr="00F96C56">
        <w:rPr>
          <w:i/>
        </w:rPr>
        <w:t>S(C, D)</w:t>
      </w:r>
    </w:p>
    <w:p w:rsidR="00A80C59" w:rsidRDefault="00A80C59" w:rsidP="00F96C56"/>
    <w:p w:rsidR="00A562E4" w:rsidRDefault="00A562E4" w:rsidP="00F96C56"/>
    <w:p w:rsidR="00A562E4" w:rsidRDefault="00A562E4" w:rsidP="00F96C56"/>
    <w:p w:rsidR="00F96C56" w:rsidRDefault="003F7231" w:rsidP="00D2751F">
      <w:r>
        <w:lastRenderedPageBreak/>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r w:rsidRPr="002F1C6C">
        <w:rPr>
          <w:i/>
        </w:rPr>
        <w:t>i</w:t>
      </w:r>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0CB89B5B" wp14:editId="212CB233">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8">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5" w:name="_Toc428832068"/>
      <w:r>
        <w:t xml:space="preserve">Figure </w:t>
      </w:r>
      <w:r w:rsidR="0012758C">
        <w:fldChar w:fldCharType="begin"/>
      </w:r>
      <w:r w:rsidR="0012758C">
        <w:instrText xml:space="preserve"> STYLEREF 1 \s </w:instrText>
      </w:r>
      <w:r w:rsidR="0012758C">
        <w:fldChar w:fldCharType="separate"/>
      </w:r>
      <w:r w:rsidR="00E43ABC">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w:t>
      </w:r>
      <w:r w:rsidR="0012758C">
        <w:fldChar w:fldCharType="end"/>
      </w:r>
      <w:r>
        <w:t>: Cluster of 8 nodes in a HyperCube formation</w:t>
      </w:r>
      <w:bookmarkEnd w:id="95"/>
    </w:p>
    <w:p w:rsidR="0046535E" w:rsidRDefault="0046535E" w:rsidP="00D2751F"/>
    <w:p w:rsidR="00CC457E" w:rsidRDefault="001A433E" w:rsidP="00D2751F">
      <w:r w:rsidRPr="001A433E">
        <w:lastRenderedPageBreak/>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Node 1: [ 0 0 0 ]</w:t>
      </w:r>
    </w:p>
    <w:p w:rsidR="0087006D" w:rsidRPr="0087006D" w:rsidRDefault="0087006D" w:rsidP="0087006D">
      <w:pPr>
        <w:jc w:val="center"/>
        <w:rPr>
          <w:b/>
        </w:rPr>
      </w:pPr>
      <w:r w:rsidRPr="0087006D">
        <w:rPr>
          <w:b/>
        </w:rPr>
        <w:t>Node 2: [ 0 0 1 ]</w:t>
      </w:r>
    </w:p>
    <w:p w:rsidR="0087006D" w:rsidRPr="0087006D" w:rsidRDefault="0087006D" w:rsidP="0087006D">
      <w:pPr>
        <w:jc w:val="center"/>
        <w:rPr>
          <w:b/>
        </w:rPr>
      </w:pPr>
      <w:r w:rsidRPr="0087006D">
        <w:rPr>
          <w:b/>
        </w:rPr>
        <w:t>Node 3: [ 0 1 1 ]</w:t>
      </w:r>
    </w:p>
    <w:p w:rsidR="0087006D" w:rsidRPr="0087006D" w:rsidRDefault="0087006D" w:rsidP="0087006D">
      <w:pPr>
        <w:jc w:val="center"/>
        <w:rPr>
          <w:b/>
        </w:rPr>
      </w:pPr>
      <w:r w:rsidRPr="0087006D">
        <w:rPr>
          <w:b/>
        </w:rPr>
        <w:t>Node 4: [ 0 1 0 ]</w:t>
      </w:r>
    </w:p>
    <w:p w:rsidR="0087006D" w:rsidRPr="0087006D" w:rsidRDefault="0087006D" w:rsidP="0087006D">
      <w:pPr>
        <w:jc w:val="center"/>
        <w:rPr>
          <w:b/>
        </w:rPr>
      </w:pPr>
      <w:r w:rsidRPr="0087006D">
        <w:rPr>
          <w:b/>
        </w:rPr>
        <w:t>Node 5: [ 1 0 1 ]</w:t>
      </w:r>
    </w:p>
    <w:p w:rsidR="0087006D" w:rsidRPr="0087006D" w:rsidRDefault="0087006D" w:rsidP="0087006D">
      <w:pPr>
        <w:jc w:val="center"/>
        <w:rPr>
          <w:b/>
        </w:rPr>
      </w:pPr>
      <w:r w:rsidRPr="0087006D">
        <w:rPr>
          <w:b/>
        </w:rPr>
        <w:t>Node 6: [ 1 1 1 ]</w:t>
      </w:r>
    </w:p>
    <w:p w:rsidR="0087006D" w:rsidRPr="0087006D" w:rsidRDefault="0087006D" w:rsidP="0087006D">
      <w:pPr>
        <w:jc w:val="center"/>
        <w:rPr>
          <w:b/>
        </w:rPr>
      </w:pPr>
      <w:r w:rsidRPr="0087006D">
        <w:rPr>
          <w:b/>
        </w:rPr>
        <w:t>Node 7: [ 1 1 0 ]</w:t>
      </w:r>
    </w:p>
    <w:p w:rsidR="0060561D" w:rsidRPr="0087006D" w:rsidRDefault="0087006D" w:rsidP="0087006D">
      <w:pPr>
        <w:jc w:val="center"/>
        <w:rPr>
          <w:b/>
        </w:rPr>
      </w:pPr>
      <w:r w:rsidRPr="0087006D">
        <w:rPr>
          <w:b/>
        </w:rPr>
        <w:t>Node 8: [ 1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HyperCube</w:t>
      </w:r>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r w:rsidRPr="00035D0A">
        <w:rPr>
          <w:i/>
        </w:rPr>
        <w:t>Zi</w:t>
      </w:r>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8D78EA">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8D78EA">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8D78EA">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lastRenderedPageBreak/>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CVT = [ 0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r>
        <w:t xml:space="preserve">HyperCube's advantage over other shuffle techniques (i.e. hashing an attribute to all nodes) is that it is more </w:t>
      </w:r>
      <w:r w:rsidR="001B7F57">
        <w:t>resilient</w:t>
      </w:r>
      <w:r>
        <w:t xml:space="preserve"> to data load imbalance (a.k.a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HyperCube's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HyperCube dimensions required for the query we wanted to evaluate.</w:t>
      </w:r>
    </w:p>
    <w:p w:rsidR="009415D2" w:rsidRDefault="009415D2" w:rsidP="00D2751F"/>
    <w:p w:rsidR="00246C60" w:rsidRDefault="00EA0378" w:rsidP="00AF63D0">
      <w:pPr>
        <w:pStyle w:val="Heading3"/>
      </w:pPr>
      <w:bookmarkStart w:id="96" w:name="_Toc428831751"/>
      <w:bookmarkStart w:id="97" w:name="_Toc428832029"/>
      <w:r>
        <w:t>Bit Serializer HyperCube</w:t>
      </w:r>
      <w:bookmarkEnd w:id="96"/>
      <w:bookmarkEnd w:id="97"/>
    </w:p>
    <w:p w:rsidR="00246C60" w:rsidRDefault="00AF63D0" w:rsidP="00D2751F">
      <w:r w:rsidRPr="00AF63D0">
        <w:rPr>
          <w:i/>
        </w:rPr>
        <w:t>Bit Serializer HyperCube</w:t>
      </w:r>
      <w:r w:rsidRPr="00AF63D0">
        <w:t>'s main purpose is to be used during the communication stages in D-FDB query processing phase. Each node needs to send data over the wire to other nodes, therefore we use this special serializer to take into account the HyperCube configuration used and serialize only the fraction of the factorization required.</w:t>
      </w:r>
    </w:p>
    <w:p w:rsidR="00AF63D0" w:rsidRDefault="00AF63D0" w:rsidP="00D2751F"/>
    <w:p w:rsidR="00E70DD7" w:rsidRDefault="00E70DD7" w:rsidP="00E70DD7">
      <w:pPr>
        <w:pStyle w:val="Heading4"/>
      </w:pPr>
      <w:r>
        <w:lastRenderedPageBreak/>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drawing>
          <wp:inline distT="0" distB="0" distL="0" distR="0" wp14:anchorId="4ABD1496" wp14:editId="52CB91F6">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9">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8" w:name="_Toc428832069"/>
      <w:r>
        <w:t xml:space="preserve">Figure </w:t>
      </w:r>
      <w:r w:rsidR="0012758C">
        <w:fldChar w:fldCharType="begin"/>
      </w:r>
      <w:r w:rsidR="0012758C">
        <w:instrText xml:space="preserve"> STYLEREF 1 \s </w:instrText>
      </w:r>
      <w:r w:rsidR="0012758C">
        <w:fldChar w:fldCharType="separate"/>
      </w:r>
      <w:r w:rsidR="00E43ABC">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2</w:t>
      </w:r>
      <w:r w:rsidR="0012758C">
        <w:fldChar w:fldCharType="end"/>
      </w:r>
      <w:r>
        <w:t>: Example f-tree</w:t>
      </w:r>
      <w:bookmarkEnd w:id="98"/>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r w:rsidRPr="00683BFD">
        <w:rPr>
          <w:b/>
        </w:rPr>
        <w:t>ID(A) = 0</w:t>
      </w:r>
    </w:p>
    <w:p w:rsidR="00683BFD" w:rsidRPr="00683BFD" w:rsidRDefault="00683BFD" w:rsidP="004732AD">
      <w:pPr>
        <w:jc w:val="center"/>
        <w:rPr>
          <w:b/>
        </w:rPr>
      </w:pPr>
      <w:r w:rsidRPr="00683BFD">
        <w:rPr>
          <w:b/>
        </w:rPr>
        <w:t>ID(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r w:rsidRPr="00683BFD">
        <w:rPr>
          <w:b/>
        </w:rPr>
        <w:t>ID(D) = 3</w:t>
      </w:r>
    </w:p>
    <w:p w:rsidR="00E27492" w:rsidRPr="00683BFD" w:rsidRDefault="00683BFD" w:rsidP="004732AD">
      <w:pPr>
        <w:jc w:val="center"/>
        <w:rPr>
          <w:b/>
        </w:rPr>
      </w:pPr>
      <w:r w:rsidRPr="00683BFD">
        <w:rPr>
          <w:b/>
        </w:rPr>
        <w:t>ID(E) = 4</w:t>
      </w:r>
    </w:p>
    <w:p w:rsidR="00E27492" w:rsidRDefault="00E27492" w:rsidP="00D2751F"/>
    <w:p w:rsidR="00092C3E" w:rsidRDefault="00092C3E" w:rsidP="00092C3E">
      <w:r>
        <w:t xml:space="preserve">Moreover, let us consider that we want to use HyperCub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HyperCube configurations in order to use all nodes, as shown below. </w:t>
      </w:r>
    </w:p>
    <w:p w:rsidR="00683BFD" w:rsidRDefault="00092C3E" w:rsidP="00092C3E">
      <w:r>
        <w:lastRenderedPageBreak/>
        <w:t xml:space="preserve">Notation </w:t>
      </w:r>
      <w:r w:rsidRPr="00092C3E">
        <w:rPr>
          <w:i/>
        </w:rPr>
        <w:t>K x M</w:t>
      </w:r>
      <w:r>
        <w:t xml:space="preserve"> means that we assign a dimension of size </w:t>
      </w:r>
      <w:r w:rsidRPr="00092C3E">
        <w:rPr>
          <w:i/>
        </w:rPr>
        <w:t>K</w:t>
      </w:r>
      <w:r>
        <w:t xml:space="preserve"> to attribute </w:t>
      </w:r>
      <w:r w:rsidRPr="00092C3E">
        <w:rPr>
          <w:i/>
        </w:rPr>
        <w:t>A</w:t>
      </w:r>
      <w:r>
        <w:t xml:space="preserve"> and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r w:rsidRPr="00A01679">
        <w:rPr>
          <w:b/>
        </w:rPr>
        <w:t>Conf 1: 1 x 6</w:t>
      </w:r>
    </w:p>
    <w:p w:rsidR="00A01679" w:rsidRPr="00A01679" w:rsidRDefault="00A01679" w:rsidP="004732AD">
      <w:pPr>
        <w:jc w:val="center"/>
        <w:rPr>
          <w:b/>
        </w:rPr>
      </w:pPr>
      <w:r w:rsidRPr="00A01679">
        <w:rPr>
          <w:b/>
        </w:rPr>
        <w:t>Conf 2: 6 x 1</w:t>
      </w:r>
    </w:p>
    <w:p w:rsidR="00A01679" w:rsidRPr="00A01679" w:rsidRDefault="00A01679" w:rsidP="004732AD">
      <w:pPr>
        <w:jc w:val="center"/>
        <w:rPr>
          <w:b/>
        </w:rPr>
      </w:pPr>
      <w:r w:rsidRPr="00A01679">
        <w:rPr>
          <w:b/>
        </w:rPr>
        <w:t>Conf 3: 2 x 3</w:t>
      </w:r>
    </w:p>
    <w:p w:rsidR="0029518B" w:rsidRPr="00A01679" w:rsidRDefault="00A01679" w:rsidP="004732AD">
      <w:pPr>
        <w:jc w:val="center"/>
        <w:rPr>
          <w:b/>
        </w:rPr>
      </w:pPr>
      <w:r w:rsidRPr="00A01679">
        <w:rPr>
          <w:b/>
        </w:rPr>
        <w:t>Conf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HyperCube configuration used. For this example, let's use the third HyperCube configuration (</w:t>
      </w:r>
      <w:r w:rsidRPr="00356723">
        <w:rPr>
          <w:i/>
        </w:rPr>
        <w:t>Conf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Bit Serializer HyperCube</w:t>
      </w:r>
      <w:r>
        <w:t xml:space="preserve"> was designed to accept the following arguments:</w:t>
      </w:r>
    </w:p>
    <w:p w:rsidR="00D60DA1" w:rsidRDefault="00D60DA1" w:rsidP="00D60DA1"/>
    <w:p w:rsidR="00D60DA1" w:rsidRDefault="00D60DA1" w:rsidP="008D78EA">
      <w:pPr>
        <w:pStyle w:val="ListParagraph"/>
        <w:numPr>
          <w:ilvl w:val="0"/>
          <w:numId w:val="11"/>
        </w:numPr>
      </w:pPr>
      <w:r>
        <w:t>The factorization to be serialized</w:t>
      </w:r>
    </w:p>
    <w:p w:rsidR="00D60DA1" w:rsidRDefault="00D60DA1" w:rsidP="008D78EA">
      <w:pPr>
        <w:pStyle w:val="ListParagraph"/>
        <w:numPr>
          <w:ilvl w:val="0"/>
          <w:numId w:val="11"/>
        </w:numPr>
      </w:pPr>
      <w:r>
        <w:t xml:space="preserve">Bitset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8D78EA">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Bit Serializer HyperCube</w:t>
      </w:r>
      <w:r>
        <w:t xml:space="preserve"> for </w:t>
      </w:r>
      <w:r w:rsidR="00F72718">
        <w:t>our</w:t>
      </w:r>
      <w:r>
        <w:t xml:space="preserve"> example.</w:t>
      </w:r>
    </w:p>
    <w:p w:rsidR="00F30E33" w:rsidRDefault="00F30E33" w:rsidP="008D78EA">
      <w:pPr>
        <w:pStyle w:val="ListParagraph"/>
        <w:numPr>
          <w:ilvl w:val="0"/>
          <w:numId w:val="12"/>
        </w:numPr>
      </w:pPr>
      <w:r>
        <w:t>The factorization to be serialized</w:t>
      </w:r>
    </w:p>
    <w:p w:rsidR="00F30E33" w:rsidRPr="00F30E33" w:rsidRDefault="00F30E33" w:rsidP="008D78EA">
      <w:pPr>
        <w:pStyle w:val="ListParagraph"/>
        <w:numPr>
          <w:ilvl w:val="0"/>
          <w:numId w:val="12"/>
        </w:numPr>
      </w:pPr>
      <w:r>
        <w:lastRenderedPageBreak/>
        <w:t>B</w:t>
      </w:r>
      <w:r w:rsidR="00D60DA1">
        <w:t xml:space="preserve">itset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8D78EA">
      <w:pPr>
        <w:pStyle w:val="ListParagraph"/>
        <w:numPr>
          <w:ilvl w:val="0"/>
          <w:numId w:val="12"/>
        </w:numPr>
      </w:pPr>
      <w:r>
        <w:t>F</w:t>
      </w:r>
      <w:r w:rsidR="00D60DA1">
        <w:t xml:space="preserve">or each node we call the serialize method of the serializer passing in the multi-dimensional node ID expanded to have size of N. </w:t>
      </w:r>
    </w:p>
    <w:p w:rsidR="00F30E33" w:rsidRDefault="00F30E33" w:rsidP="00D60DA1"/>
    <w:p w:rsidR="00D60DA1" w:rsidRDefault="008647A6" w:rsidP="008647A6">
      <w:r>
        <w:t>For example, if</w:t>
      </w:r>
      <w:r w:rsidR="00D60DA1">
        <w:t xml:space="preserve"> we</w:t>
      </w:r>
      <w:r>
        <w:t xml:space="preserve"> were to serialize for</w:t>
      </w:r>
      <w:r w:rsidR="00D60DA1">
        <w:t xml:space="preserve"> node 6 t</w:t>
      </w:r>
      <w:r>
        <w:t xml:space="preserve">he vector ID </w:t>
      </w:r>
      <w:r w:rsidR="00D60DA1" w:rsidRPr="008647A6">
        <w:rPr>
          <w:b/>
        </w:rPr>
        <w:t>[ 1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Hashing and HC_Params</w:t>
      </w:r>
    </w:p>
    <w:p w:rsidR="00915ABE" w:rsidRDefault="00915ABE" w:rsidP="00915ABE">
      <w:r>
        <w:t xml:space="preserve">HyperCube's performance depends on value hashing and proper use of hash functions. In this project we decided to use the same hash functions as existing </w:t>
      </w:r>
      <w:r w:rsidR="001D4F4A">
        <w:t xml:space="preserve">work that showed good results </w:t>
      </w:r>
      <w:r w:rsidR="001D4F4A">
        <w:fldChar w:fldCharType="begin"/>
      </w:r>
      <w:r w:rsidR="001D4F4A">
        <w:instrText xml:space="preserve"> ADDIN ZOTERO_ITEM CSL_CITATION {"citationID":"7j96qt1n2","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1D4F4A">
        <w:fldChar w:fldCharType="separate"/>
      </w:r>
      <w:r w:rsidR="001D4F4A" w:rsidRPr="001D4F4A">
        <w:t>[13]</w:t>
      </w:r>
      <w:r w:rsidR="001D4F4A">
        <w:fldChar w:fldCharType="end"/>
      </w:r>
      <w:r>
        <w:t xml:space="preserve">. The hashing library used is </w:t>
      </w:r>
      <w:r w:rsidRPr="00915ABE">
        <w:rPr>
          <w:i/>
        </w:rPr>
        <w:t>MurmurHash3</w:t>
      </w:r>
      <w:r>
        <w:t xml:space="preserve"> </w:t>
      </w:r>
      <w:r w:rsidR="007E6302">
        <w:fldChar w:fldCharType="begin"/>
      </w:r>
      <w:r w:rsidR="007E6302">
        <w:instrText xml:space="preserve"> ADDIN ZOTERO_ITEM CSL_CITATION {"citationID":"2j0qgf8h71","properties":{"formattedCitation":"[18]","plainCitation":"[18]"},"citationItems":[{"id":114,"uris":["http://zotero.org/users/local/ZPwT1KTx/items/JS8C4J7U"],"uri":["http://zotero.org/users/local/ZPwT1KTx/items/JS8C4J7U"],"itemData":{"id":114,"type":"post-weblog","title":"SMHasher &amp; MurmurHash","URL":"https://code.google.com/p/smhasher/"}}],"schema":"https://github.com/citation-style-language/schema/raw/master/csl-citation.json"} </w:instrText>
      </w:r>
      <w:r w:rsidR="007E6302">
        <w:fldChar w:fldCharType="separate"/>
      </w:r>
      <w:r w:rsidR="007E6302" w:rsidRPr="007E6302">
        <w:t>[18]</w:t>
      </w:r>
      <w:r w:rsidR="007E6302">
        <w:fldChar w:fldCharType="end"/>
      </w:r>
      <w:bookmarkStart w:id="99" w:name="_GoBack"/>
      <w:bookmarkEnd w:id="99"/>
      <w:r w:rsidR="007E6302">
        <w:t xml:space="preserve"> </w:t>
      </w:r>
      <w:r>
        <w:t>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p w:rsidR="00356723" w:rsidRDefault="00915ABE" w:rsidP="00915ABE">
      <w:r>
        <w:t xml:space="preserve">Additionally, these hash functions accept a </w:t>
      </w:r>
      <w:r w:rsidRPr="00915ABE">
        <w:rPr>
          <w:i/>
        </w:rPr>
        <w:t>seed index</w:t>
      </w:r>
      <w:r>
        <w:t xml:space="preserve"> as argument which affects the result hash values. In order for the HyperCub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HyperCube).</w:t>
      </w:r>
    </w:p>
    <w:p w:rsidR="00915ABE" w:rsidRDefault="00915ABE" w:rsidP="00D2751F"/>
    <w:p w:rsidR="00D417D2" w:rsidRDefault="00D417D2" w:rsidP="00D2751F"/>
    <w:p w:rsidR="00D417D2" w:rsidRDefault="00D417D2" w:rsidP="00D2751F"/>
    <w:p w:rsidR="00B1084D" w:rsidRPr="00B1084D" w:rsidRDefault="00B1084D" w:rsidP="00B1084D">
      <w:pPr>
        <w:rPr>
          <w:b/>
        </w:rPr>
      </w:pPr>
      <w:r w:rsidRPr="00B1084D">
        <w:rPr>
          <w:b/>
        </w:rPr>
        <w:lastRenderedPageBreak/>
        <w:t>HC_Params</w:t>
      </w:r>
    </w:p>
    <w:p w:rsidR="00B1084D" w:rsidRDefault="00B1084D" w:rsidP="00B1084D"/>
    <w:p w:rsidR="00F15E8C" w:rsidRDefault="00B1084D" w:rsidP="00B1084D">
      <w:r>
        <w:t xml:space="preserve">The structure </w:t>
      </w:r>
      <w:r w:rsidRPr="00B1084D">
        <w:rPr>
          <w:i/>
        </w:rPr>
        <w:t>hc_params</w:t>
      </w:r>
      <w:r>
        <w:t xml:space="preserve"> is a structure passed as argument in the serialize function of </w:t>
      </w:r>
      <w:r w:rsidRPr="00B1084D">
        <w:rPr>
          <w:i/>
        </w:rPr>
        <w:t>Bit Serializer HyperCube</w:t>
      </w:r>
      <w:r>
        <w:t xml:space="preserve"> and contains the three arguments described in the previous Section 5.3.2.1 to allow the serializer to use the right hash function for each attribute value during validity check.</w:t>
      </w:r>
    </w:p>
    <w:p w:rsidR="00D05DC6" w:rsidRDefault="00D05DC6" w:rsidP="00B1084D"/>
    <w:p w:rsidR="00F15E8C" w:rsidRPr="008B6E0E" w:rsidRDefault="008B6E0E" w:rsidP="008B6E0E">
      <w:pPr>
        <w:pStyle w:val="Heading4"/>
      </w:pPr>
      <w:r w:rsidRPr="008B6E0E">
        <w:t>Algorithms</w:t>
      </w:r>
    </w:p>
    <w:p w:rsidR="008B6E0E" w:rsidRDefault="008B6E0E" w:rsidP="008B6E0E">
      <w:r>
        <w:t>In this section we present the algorithms behind bit serialization using HyperCube.</w:t>
      </w:r>
    </w:p>
    <w:p w:rsidR="008B6E0E" w:rsidRDefault="008B6E0E" w:rsidP="008B6E0E"/>
    <w:p w:rsidR="008B6E0E" w:rsidRDefault="008B6E0E" w:rsidP="008B6E0E">
      <w:r>
        <w:t xml:space="preserve">Recall, that HyperCub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r>
        <w:t>HyperCub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bitset masks for each union </w:t>
      </w:r>
      <w:r>
        <w:lastRenderedPageBreak/>
        <w:t xml:space="preserve">denoting whether each value is valid to be sent to the examined node, and during the </w:t>
      </w:r>
      <w:r w:rsidRPr="00832612">
        <w:rPr>
          <w:i/>
        </w:rPr>
        <w:t>serialization phase</w:t>
      </w:r>
      <w:r>
        <w:t xml:space="preserve"> the valid values are serialized in the exact way </w:t>
      </w:r>
      <w:r w:rsidRPr="00832612">
        <w:rPr>
          <w:i/>
        </w:rPr>
        <w:t>Bit Serializer</w:t>
      </w:r>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drawing>
          <wp:inline distT="0" distB="0" distL="0" distR="0" wp14:anchorId="66AB718B" wp14:editId="5A2FBFE8">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100" w:name="_Toc428832070"/>
      <w:r>
        <w:t xml:space="preserve">Figure </w:t>
      </w:r>
      <w:r w:rsidR="0012758C">
        <w:fldChar w:fldCharType="begin"/>
      </w:r>
      <w:r w:rsidR="0012758C">
        <w:instrText xml:space="preserve"> STYLEREF 1 \s </w:instrText>
      </w:r>
      <w:r w:rsidR="0012758C">
        <w:fldChar w:fldCharType="separate"/>
      </w:r>
      <w:r w:rsidR="00E43ABC">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3</w:t>
      </w:r>
      <w:r w:rsidR="0012758C">
        <w:fldChar w:fldCharType="end"/>
      </w:r>
      <w:r>
        <w:t>: Example factorization</w:t>
      </w:r>
      <w:bookmarkEnd w:id="100"/>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r w:rsidRPr="002558DD">
        <w:rPr>
          <w:b/>
        </w:rPr>
        <w:t>[ 1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t>
      </w:r>
      <w:r w:rsidR="00B558FE">
        <w:lastRenderedPageBreak/>
        <w:t>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w:t>
      </w:r>
      <w:r w:rsidR="00DF5223">
        <w:t xml:space="preserve"> into this node's dimension ID.</w:t>
      </w:r>
    </w:p>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the vector should be in the order we are going to visit the valid unions during the serialization phase, which is not too difficult to maintain since we are doing a DFS tr</w:t>
      </w:r>
      <w:r w:rsidR="00DF5223">
        <w:t>aversal in both cases.</w:t>
      </w:r>
    </w:p>
    <w:p w:rsidR="00DF5223" w:rsidRDefault="00DF5223" w:rsidP="00B558FE"/>
    <w:p w:rsidR="00017502" w:rsidRDefault="00B558FE" w:rsidP="00B558FE">
      <w:r>
        <w:t>In the rest of this section we will provide and explain the algorithms for the</w:t>
      </w:r>
      <w:r w:rsidR="00F465C3">
        <w:t xml:space="preserve"> two phases that implement the </w:t>
      </w:r>
      <w:r w:rsidRPr="00F465C3">
        <w:rPr>
          <w:i/>
        </w:rPr>
        <w:t>Bit Serializer HyperCube</w:t>
      </w:r>
      <w:r>
        <w:t>. As can be seen from the code, we included the masking</w:t>
      </w:r>
      <w:r w:rsidR="00F465C3">
        <w:t xml:space="preserve"> phase into the first round of </w:t>
      </w:r>
      <w:r w:rsidRPr="00F465C3">
        <w:rPr>
          <w:i/>
        </w:rPr>
        <w:t>Bit Serializer</w:t>
      </w:r>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p w:rsidR="00DF5223" w:rsidRDefault="00DF5223" w:rsidP="00DF5223">
      <w:r>
        <w:t xml:space="preserve">Entry point of the </w:t>
      </w:r>
      <w:r w:rsidRPr="008E6CE3">
        <w:rPr>
          <w:i/>
        </w:rPr>
        <w:t>masking phase</w:t>
      </w:r>
      <w:r>
        <w:t xml:space="preserve"> is method </w:t>
      </w:r>
      <w:r w:rsidRPr="008E6CE3">
        <w:rPr>
          <w:i/>
        </w:rPr>
        <w:t>dfs_statistics()</w:t>
      </w:r>
      <w:r>
        <w:t xml:space="preserve"> which is called initially given the root of the factorization and recursively visits all other nodes. As previously explained, the algorithm cannot determine if a node or value is valid without recursing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r w:rsidRPr="008E6CE3">
        <w:rPr>
          <w:i/>
        </w:rPr>
        <w:t>handle_union()</w:t>
      </w:r>
      <w:r>
        <w:t xml:space="preserve"> method, see Algorithm 5.2.</w:t>
      </w:r>
    </w:p>
    <w:p w:rsidR="00DF5223" w:rsidRDefault="00DF5223" w:rsidP="00D2751F"/>
    <w:p w:rsidR="00DF5223" w:rsidRDefault="00DF5223" w:rsidP="00DF5223">
      <w:r>
        <w:t xml:space="preserve">Let’s delve into the union handling. First of all, we create a union state and put it in the masks vector, at the same time recording its index position. The reason we want to use an index and we don't always refer to the top state is that we will recurse again, so </w:t>
      </w:r>
      <w:r>
        <w:lastRenderedPageBreak/>
        <w:t>possibly another state will be pushed (by a descendant), hence we need a way to access the state for the current union.</w:t>
      </w:r>
    </w:p>
    <w:p w:rsidR="00DF5223" w:rsidRDefault="00DF5223"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DF5223">
            <w:pPr>
              <w:pStyle w:val="Code"/>
              <w:spacing w:before="240" w:after="240"/>
            </w:pPr>
            <w:r w:rsidRPr="004B3A9C">
              <w:rPr>
                <w:b/>
              </w:rPr>
              <w:t xml:space="preserve">Algorithm </w:t>
            </w:r>
            <w:r>
              <w:rPr>
                <w:b/>
              </w:rPr>
              <w:t>5.1</w:t>
            </w:r>
            <w:r w:rsidRPr="004B3A9C">
              <w:rPr>
                <w:b/>
              </w:rPr>
              <w:t>:</w:t>
            </w:r>
            <w:r>
              <w:t xml:space="preserve"> Bit Serializer HyperCub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DF5223">
            <w:pPr>
              <w:pStyle w:val="Code"/>
              <w:spacing w:line="276" w:lineRule="auto"/>
            </w:pPr>
            <w:r>
              <w:t xml:space="preserve">// @node: </w:t>
            </w:r>
            <w:r w:rsidR="0069519E">
              <w:t>node in the factorization to start serialization (initially root)</w:t>
            </w:r>
          </w:p>
          <w:p w:rsidR="0069519E" w:rsidRDefault="0069519E" w:rsidP="00DF5223">
            <w:pPr>
              <w:pStyle w:val="Code"/>
              <w:spacing w:line="276" w:lineRule="auto"/>
            </w:pPr>
            <w:r>
              <w:t>// @fTree: the f-tree used by the current factorization</w:t>
            </w:r>
          </w:p>
          <w:p w:rsidR="0069519E" w:rsidRDefault="0069519E" w:rsidP="00DF5223">
            <w:pPr>
              <w:pStyle w:val="Code"/>
              <w:spacing w:line="276" w:lineRule="auto"/>
            </w:pPr>
            <w:r>
              <w:t>// @hc_p: the HyperCube parameter</w:t>
            </w:r>
            <w:r w:rsidR="00EE7D3C">
              <w:t>s as defined in Section 5.3.2.2</w:t>
            </w:r>
          </w:p>
          <w:p w:rsidR="0069519E" w:rsidRDefault="0069519E" w:rsidP="00DF5223">
            <w:pPr>
              <w:pStyle w:val="Code"/>
              <w:spacing w:line="276" w:lineRule="auto"/>
            </w:pPr>
            <w:r>
              <w:t>// @return: True iff *node contains values to be serialized</w:t>
            </w:r>
          </w:p>
          <w:p w:rsidR="0069519E" w:rsidRDefault="0069519E" w:rsidP="00DF5223">
            <w:pPr>
              <w:pStyle w:val="Code"/>
              <w:spacing w:line="276" w:lineRule="auto"/>
            </w:pPr>
            <w:r w:rsidRPr="00C920E7">
              <w:rPr>
                <w:b/>
              </w:rPr>
              <w:t>bool dfs_statistics(</w:t>
            </w:r>
            <w:r w:rsidR="00C920E7" w:rsidRPr="00C920E7">
              <w:rPr>
                <w:b/>
              </w:rPr>
              <w:t>Operation *op</w:t>
            </w:r>
            <w:r w:rsidRPr="00C920E7">
              <w:rPr>
                <w:b/>
              </w:rPr>
              <w:t>, FactorizationTree *fTree, hc_params *hc_p)</w:t>
            </w:r>
            <w:r>
              <w:t xml:space="preserve"> {</w:t>
            </w:r>
          </w:p>
          <w:p w:rsidR="0069519E" w:rsidRDefault="0069519E" w:rsidP="00DF5223">
            <w:pPr>
              <w:pStyle w:val="Code"/>
              <w:spacing w:line="276" w:lineRule="auto"/>
            </w:pPr>
            <w:r>
              <w:t xml:space="preserve">    </w:t>
            </w:r>
            <w:r w:rsidRPr="00C920E7">
              <w:rPr>
                <w:b/>
              </w:rPr>
              <w:t>if</w:t>
            </w:r>
            <w:r>
              <w:t xml:space="preserve"> (is_multiplication(op)) {</w:t>
            </w:r>
          </w:p>
          <w:p w:rsidR="0069519E" w:rsidRDefault="0069519E" w:rsidP="00DF5223">
            <w:pPr>
              <w:pStyle w:val="Code"/>
              <w:spacing w:line="276" w:lineRule="auto"/>
            </w:pPr>
            <w:r>
              <w:t xml:space="preserve">        if (op-&gt;children is empty) </w:t>
            </w:r>
            <w:r w:rsidRPr="00C920E7">
              <w:rPr>
                <w:b/>
              </w:rPr>
              <w:t>return</w:t>
            </w:r>
            <w:r>
              <w:t xml:space="preserve"> false;</w:t>
            </w:r>
          </w:p>
          <w:p w:rsidR="0069519E" w:rsidRDefault="0069519E" w:rsidP="00DF5223">
            <w:pPr>
              <w:pStyle w:val="Code"/>
              <w:spacing w:line="276" w:lineRule="auto"/>
            </w:pPr>
            <w:r>
              <w:t xml:space="preserve">        bool valid_child = true;</w:t>
            </w:r>
          </w:p>
          <w:p w:rsidR="00C11154" w:rsidRDefault="00C11154" w:rsidP="00DF5223">
            <w:pPr>
              <w:pStyle w:val="Code"/>
              <w:spacing w:line="276" w:lineRule="auto"/>
            </w:pPr>
            <w:r>
              <w:t xml:space="preserve">        uint64_t current_mask = mMasks.size();</w:t>
            </w:r>
          </w:p>
          <w:p w:rsidR="0069519E" w:rsidRDefault="0069519E" w:rsidP="00DF5223">
            <w:pPr>
              <w:pStyle w:val="Code"/>
              <w:spacing w:line="276" w:lineRule="auto"/>
            </w:pPr>
            <w:r>
              <w:t xml:space="preserve">        </w:t>
            </w:r>
            <w:r w:rsidRPr="00C920E7">
              <w:rPr>
                <w:b/>
              </w:rPr>
              <w:t xml:space="preserve">for each </w:t>
            </w:r>
            <w:r>
              <w:t>child attribute CA in op-&gt;children {</w:t>
            </w:r>
          </w:p>
          <w:p w:rsidR="0069519E" w:rsidRDefault="0069519E" w:rsidP="00DF5223">
            <w:pPr>
              <w:pStyle w:val="Code"/>
              <w:spacing w:line="276" w:lineRule="auto"/>
            </w:pPr>
            <w:r>
              <w:t xml:space="preserve">            // recurse on each union and make sure all of them are valid</w:t>
            </w:r>
          </w:p>
          <w:p w:rsidR="0069519E" w:rsidRDefault="0069519E" w:rsidP="00DF5223">
            <w:pPr>
              <w:pStyle w:val="Code"/>
              <w:spacing w:line="276" w:lineRule="auto"/>
            </w:pPr>
            <w:r>
              <w:t xml:space="preserve">            valid_child &amp;= dfs_statistics(CA, fTree, hc_p);</w:t>
            </w:r>
          </w:p>
          <w:p w:rsidR="00C11154" w:rsidRDefault="0069519E" w:rsidP="00DF5223">
            <w:pPr>
              <w:pStyle w:val="Code"/>
              <w:spacing w:line="276" w:lineRule="auto"/>
            </w:pPr>
            <w:r>
              <w:t xml:space="preserve">            </w:t>
            </w:r>
            <w:r w:rsidRPr="00C920E7">
              <w:rPr>
                <w:b/>
              </w:rPr>
              <w:t>if</w:t>
            </w:r>
            <w:r>
              <w:t xml:space="preserve"> (!valid_child) </w:t>
            </w:r>
            <w:r w:rsidR="00C11154">
              <w:t>{</w:t>
            </w:r>
          </w:p>
          <w:p w:rsidR="00C11154" w:rsidRDefault="00C11154" w:rsidP="00DF5223">
            <w:pPr>
              <w:pStyle w:val="Code"/>
              <w:spacing w:line="276" w:lineRule="auto"/>
            </w:pPr>
            <w:r>
              <w:t xml:space="preserve">                mMasks.resize(current_mask);</w:t>
            </w:r>
          </w:p>
          <w:p w:rsidR="0069519E" w:rsidRDefault="00C11154" w:rsidP="00DF5223">
            <w:pPr>
              <w:pStyle w:val="Code"/>
              <w:spacing w:line="276" w:lineRule="auto"/>
            </w:pPr>
            <w:r>
              <w:t xml:space="preserve">                </w:t>
            </w:r>
            <w:r w:rsidR="0069519E" w:rsidRPr="00C920E7">
              <w:rPr>
                <w:b/>
              </w:rPr>
              <w:t>return</w:t>
            </w:r>
            <w:r w:rsidR="0069519E">
              <w:t xml:space="preserve"> false;</w:t>
            </w:r>
          </w:p>
          <w:p w:rsidR="00C11154" w:rsidRDefault="00C11154" w:rsidP="00DF5223">
            <w:pPr>
              <w:pStyle w:val="Code"/>
              <w:spacing w:line="276" w:lineRule="auto"/>
            </w:pPr>
            <w:r>
              <w:t xml:space="preserve">            }</w:t>
            </w:r>
          </w:p>
          <w:p w:rsidR="0069519E" w:rsidRDefault="0069519E" w:rsidP="00DF5223">
            <w:pPr>
              <w:pStyle w:val="Code"/>
              <w:spacing w:line="276" w:lineRule="auto"/>
            </w:pPr>
            <w:r>
              <w:t xml:space="preserve">        }</w:t>
            </w:r>
          </w:p>
          <w:p w:rsidR="0069519E" w:rsidRDefault="0069519E" w:rsidP="00DF5223">
            <w:pPr>
              <w:pStyle w:val="Code"/>
              <w:spacing w:line="276" w:lineRule="auto"/>
            </w:pPr>
            <w:r>
              <w:t xml:space="preserve">        </w:t>
            </w:r>
            <w:r w:rsidRPr="00C920E7">
              <w:rPr>
                <w:b/>
              </w:rPr>
              <w:t>return</w:t>
            </w:r>
            <w:r>
              <w:t xml:space="preserve"> true;</w:t>
            </w:r>
          </w:p>
          <w:p w:rsidR="0069519E" w:rsidRDefault="0069519E" w:rsidP="00DF5223">
            <w:pPr>
              <w:pStyle w:val="Code"/>
              <w:spacing w:line="276" w:lineRule="auto"/>
            </w:pPr>
            <w:r>
              <w:t xml:space="preserve">    } </w:t>
            </w:r>
            <w:r w:rsidRPr="00C920E7">
              <w:rPr>
                <w:b/>
              </w:rPr>
              <w:t xml:space="preserve">else if </w:t>
            </w:r>
            <w:r>
              <w:t>(is_union(op)){</w:t>
            </w:r>
          </w:p>
          <w:p w:rsidR="0069519E" w:rsidRDefault="0069519E" w:rsidP="00DF5223">
            <w:pPr>
              <w:pStyle w:val="Code"/>
              <w:spacing w:line="276" w:lineRule="auto"/>
            </w:pPr>
            <w:r>
              <w:t xml:space="preserve">        // special treatment for unions since they contain the values to be hashed</w:t>
            </w:r>
          </w:p>
          <w:p w:rsidR="0069519E" w:rsidRDefault="0069519E" w:rsidP="00DF5223">
            <w:pPr>
              <w:pStyle w:val="Code"/>
              <w:spacing w:line="276" w:lineRule="auto"/>
            </w:pPr>
            <w:r>
              <w:t xml:space="preserve">        </w:t>
            </w:r>
            <w:r w:rsidRPr="00C920E7">
              <w:rPr>
                <w:b/>
              </w:rPr>
              <w:t>return</w:t>
            </w:r>
            <w:r>
              <w:t xml:space="preserve"> handle_union(op);</w:t>
            </w:r>
          </w:p>
          <w:p w:rsidR="0069519E" w:rsidRDefault="0069519E" w:rsidP="00DF5223">
            <w:pPr>
              <w:pStyle w:val="Code"/>
              <w:spacing w:line="276" w:lineRule="auto"/>
            </w:pPr>
            <w:r>
              <w:t xml:space="preserve">    }</w:t>
            </w:r>
          </w:p>
          <w:p w:rsidR="0069519E" w:rsidRPr="00906157" w:rsidRDefault="0069519E" w:rsidP="00DF5223">
            <w:pPr>
              <w:pStyle w:val="Code"/>
              <w:spacing w:line="276" w:lineRule="auto"/>
            </w:pPr>
            <w:r>
              <w:t>}</w:t>
            </w:r>
          </w:p>
        </w:tc>
      </w:tr>
    </w:tbl>
    <w:p w:rsidR="00F94230" w:rsidRDefault="00F94230" w:rsidP="00D2751F"/>
    <w:p w:rsidR="00DF5223" w:rsidRDefault="00DF5223" w:rsidP="00DF5223">
      <w:r>
        <w:t xml:space="preserve">The logic behind HyperCube is in the next lines where we iterate over all the current union's values. For each value </w:t>
      </w:r>
      <w:r w:rsidRPr="00DF2031">
        <w:rPr>
          <w:i/>
        </w:rPr>
        <w:t>CV</w:t>
      </w:r>
      <w:r>
        <w:t xml:space="preserve"> we first check if it is a valid value. The validity of a value depends on whether this is a union of a hash-attribute or not. If it isn't, then the value is automatically valid, otherwise we hash the value and check it against the multi-dimensional ID of the node (use of the </w:t>
      </w:r>
      <w:r w:rsidRPr="00DF2031">
        <w:rPr>
          <w:i/>
        </w:rPr>
        <w:t>hc_params</w:t>
      </w:r>
      <w:r>
        <w:t xml:space="preserve">). If the value is not valid then we append into our mask-state a </w:t>
      </w:r>
      <w:r w:rsidRPr="00DF2031">
        <w:rPr>
          <w:i/>
        </w:rPr>
        <w:t>false</w:t>
      </w:r>
      <w:r>
        <w:t xml:space="preserve"> bit and continue to the next child immediately, thus skipping the invalid subtree entirely. If the value itself is valid, we have to make sure that its subtree is valid before marking it as </w:t>
      </w:r>
      <w:r w:rsidRPr="00DF2031">
        <w:rPr>
          <w:i/>
        </w:rPr>
        <w:t>true</w:t>
      </w:r>
      <w:r>
        <w:t>, therefore if there is a subtree (not leaf attribute) we recurse and only when the returned result is success we mask the current value as valid.</w:t>
      </w:r>
    </w:p>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DF5223">
            <w:pPr>
              <w:pStyle w:val="Code"/>
              <w:spacing w:before="240" w:after="240"/>
            </w:pPr>
            <w:r w:rsidRPr="004B3A9C">
              <w:rPr>
                <w:b/>
              </w:rPr>
              <w:lastRenderedPageBreak/>
              <w:t xml:space="preserve">Algorithm </w:t>
            </w:r>
            <w:r>
              <w:rPr>
                <w:b/>
              </w:rPr>
              <w:t>5.</w:t>
            </w:r>
            <w:r w:rsidR="00B5294C">
              <w:rPr>
                <w:b/>
              </w:rPr>
              <w:t>2</w:t>
            </w:r>
            <w:r w:rsidRPr="004B3A9C">
              <w:rPr>
                <w:b/>
              </w:rPr>
              <w:t>:</w:t>
            </w:r>
            <w:r>
              <w:t xml:space="preserve"> Bit Serializer HyperCub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DF5223">
            <w:pPr>
              <w:pStyle w:val="Code"/>
              <w:spacing w:line="276" w:lineRule="auto"/>
            </w:pPr>
            <w:r>
              <w:t xml:space="preserve">// @mMasks: class field - vector that contains the </w:t>
            </w:r>
            <w:r w:rsidR="00294E2E">
              <w:t>state</w:t>
            </w:r>
            <w:r>
              <w:t xml:space="preserve"> for each union </w:t>
            </w:r>
          </w:p>
          <w:p w:rsidR="00663E2F" w:rsidRDefault="00663E2F" w:rsidP="00DF5223">
            <w:pPr>
              <w:pStyle w:val="Code"/>
              <w:spacing w:line="276" w:lineRule="auto"/>
            </w:pPr>
            <w:r>
              <w:t>//</w:t>
            </w:r>
          </w:p>
          <w:p w:rsidR="00663E2F" w:rsidRDefault="00663E2F" w:rsidP="00DF5223">
            <w:pPr>
              <w:pStyle w:val="Code"/>
              <w:spacing w:line="276" w:lineRule="auto"/>
            </w:pPr>
            <w:r>
              <w:t>// @op: the union node in the factorization to gather statistics</w:t>
            </w:r>
          </w:p>
          <w:p w:rsidR="00663E2F" w:rsidRDefault="00663E2F" w:rsidP="00DF5223">
            <w:pPr>
              <w:pStyle w:val="Code"/>
              <w:spacing w:line="276" w:lineRule="auto"/>
            </w:pPr>
            <w:r>
              <w:t>// @fTree: the f-tree used by the current factorization</w:t>
            </w:r>
          </w:p>
          <w:p w:rsidR="00663E2F" w:rsidRDefault="00663E2F" w:rsidP="00DF5223">
            <w:pPr>
              <w:pStyle w:val="Code"/>
              <w:spacing w:line="276" w:lineRule="auto"/>
            </w:pPr>
            <w:r>
              <w:t>// @hc_p: the HyperCube parameters as defined in Section 5.3.2.2</w:t>
            </w:r>
          </w:p>
          <w:p w:rsidR="00663E2F" w:rsidRDefault="00663E2F" w:rsidP="00DF5223">
            <w:pPr>
              <w:pStyle w:val="Code"/>
              <w:spacing w:line="276" w:lineRule="auto"/>
            </w:pPr>
            <w:r>
              <w:t>// @return: True iff *op contains values to be serialized</w:t>
            </w:r>
          </w:p>
          <w:p w:rsidR="00663E2F" w:rsidRDefault="00663E2F" w:rsidP="00DF5223">
            <w:pPr>
              <w:pStyle w:val="Code"/>
              <w:spacing w:line="276" w:lineRule="auto"/>
            </w:pPr>
            <w:r w:rsidRPr="00663E2F">
              <w:rPr>
                <w:b/>
              </w:rPr>
              <w:t>bool handle_union(FRepNode *node, FactorizationTree *fTree, hc_params *hc_p)</w:t>
            </w:r>
            <w:r>
              <w:t xml:space="preserve"> {</w:t>
            </w:r>
          </w:p>
          <w:p w:rsidR="00663E2F" w:rsidRDefault="00663E2F" w:rsidP="00DF5223">
            <w:pPr>
              <w:pStyle w:val="Code"/>
              <w:spacing w:line="276" w:lineRule="auto"/>
            </w:pPr>
            <w:r>
              <w:t xml:space="preserve">    // add our bitmask into the states vector keep reference to our state's position</w:t>
            </w:r>
          </w:p>
          <w:p w:rsidR="00663E2F" w:rsidRDefault="00663E2F" w:rsidP="00DF5223">
            <w:pPr>
              <w:pStyle w:val="Code"/>
              <w:spacing w:line="276" w:lineRule="auto"/>
            </w:pPr>
            <w:r>
              <w:t xml:space="preserve">    mMasks.push_back(); iMask = mMasks.size() - 1;</w:t>
            </w:r>
          </w:p>
          <w:p w:rsidR="00663E2F" w:rsidRDefault="00663E2F" w:rsidP="00DF5223">
            <w:pPr>
              <w:pStyle w:val="Code"/>
              <w:spacing w:line="276" w:lineRule="auto"/>
            </w:pPr>
          </w:p>
          <w:p w:rsidR="00663E2F" w:rsidRDefault="00663E2F" w:rsidP="00DF5223">
            <w:pPr>
              <w:pStyle w:val="Code"/>
              <w:spacing w:line="276" w:lineRule="auto"/>
            </w:pPr>
            <w:r>
              <w:t xml:space="preserve">    // now we check each value if it is valid and if yes make sure</w:t>
            </w:r>
          </w:p>
          <w:p w:rsidR="00663E2F" w:rsidRDefault="00663E2F" w:rsidP="00DF5223">
            <w:pPr>
              <w:pStyle w:val="Code"/>
              <w:spacing w:line="276" w:lineRule="auto"/>
            </w:pPr>
            <w:r>
              <w:t xml:space="preserve">    // that its subtree has a valid result too before masking it valid</w:t>
            </w:r>
          </w:p>
          <w:p w:rsidR="00663E2F" w:rsidRDefault="00663E2F" w:rsidP="00DF5223">
            <w:pPr>
              <w:pStyle w:val="Code"/>
              <w:spacing w:line="276" w:lineRule="auto"/>
            </w:pPr>
            <w:r>
              <w:t xml:space="preserve">    </w:t>
            </w:r>
            <w:r w:rsidRPr="00663E2F">
              <w:rPr>
                <w:b/>
              </w:rPr>
              <w:t>for each</w:t>
            </w:r>
            <w:r>
              <w:t xml:space="preserve"> value child CV in op-&gt;children {</w:t>
            </w:r>
          </w:p>
          <w:p w:rsidR="00663E2F" w:rsidRDefault="00663E2F" w:rsidP="00DF5223">
            <w:pPr>
              <w:pStyle w:val="Code"/>
              <w:spacing w:line="276" w:lineRule="auto"/>
            </w:pPr>
            <w:r>
              <w:t xml:space="preserve">        // make sure that the value hashes to the right Node dimension ID</w:t>
            </w:r>
          </w:p>
          <w:p w:rsidR="00663E2F" w:rsidRDefault="00663E2F" w:rsidP="00DF5223">
            <w:pPr>
              <w:pStyle w:val="Code"/>
              <w:spacing w:line="276" w:lineRule="auto"/>
            </w:pPr>
            <w:r>
              <w:t xml:space="preserve">        // if this union is of a hashed-attribute otherwise the value is </w:t>
            </w:r>
          </w:p>
          <w:p w:rsidR="00663E2F" w:rsidRDefault="00663E2F" w:rsidP="00DF5223">
            <w:pPr>
              <w:pStyle w:val="Code"/>
              <w:spacing w:line="276" w:lineRule="auto"/>
            </w:pPr>
            <w:r>
              <w:t xml:space="preserve">        // always valid and will be serialized</w:t>
            </w:r>
          </w:p>
          <w:p w:rsidR="00663E2F" w:rsidRDefault="00663E2F" w:rsidP="00DF5223">
            <w:pPr>
              <w:pStyle w:val="Code"/>
              <w:spacing w:line="276" w:lineRule="auto"/>
            </w:pPr>
            <w:r>
              <w:t xml:space="preserve">        </w:t>
            </w:r>
            <w:r w:rsidRPr="004832E2">
              <w:rPr>
                <w:b/>
              </w:rPr>
              <w:t>if</w:t>
            </w:r>
            <w:r>
              <w:t xml:space="preserve"> (is_valid_value(CV, hc_p)) {</w:t>
            </w:r>
          </w:p>
          <w:p w:rsidR="00663E2F" w:rsidRDefault="00663E2F" w:rsidP="00DF5223">
            <w:pPr>
              <w:pStyle w:val="Code"/>
              <w:spacing w:line="276" w:lineRule="auto"/>
            </w:pPr>
            <w:r>
              <w:t xml:space="preserve">            </w:t>
            </w:r>
            <w:r w:rsidRPr="004832E2">
              <w:rPr>
                <w:b/>
              </w:rPr>
              <w:t xml:space="preserve">if </w:t>
            </w:r>
            <w:r>
              <w:t>(is_leaf_attribute(op-&gt;attributeID, fTree)) {</w:t>
            </w:r>
          </w:p>
          <w:p w:rsidR="00663E2F" w:rsidRDefault="00663E2F" w:rsidP="00DF5223">
            <w:pPr>
              <w:pStyle w:val="Code"/>
              <w:spacing w:line="276" w:lineRule="auto"/>
            </w:pPr>
            <w:r>
              <w:t xml:space="preserve">                // leaf attribute means valid value instantly</w:t>
            </w:r>
          </w:p>
          <w:p w:rsidR="00663E2F" w:rsidRDefault="00663E2F" w:rsidP="00DF5223">
            <w:pPr>
              <w:pStyle w:val="Code"/>
              <w:spacing w:line="276" w:lineRule="auto"/>
            </w:pPr>
            <w:r>
              <w:t xml:space="preserve">                mMasks[iMask].push_back(true);</w:t>
            </w:r>
          </w:p>
          <w:p w:rsidR="00663E2F" w:rsidRDefault="00663E2F" w:rsidP="00DF5223">
            <w:pPr>
              <w:pStyle w:val="Code"/>
              <w:spacing w:line="276" w:lineRule="auto"/>
            </w:pPr>
            <w:r>
              <w:t xml:space="preserve">                // also gather statistics about required bits</w:t>
            </w:r>
          </w:p>
          <w:p w:rsidR="00663E2F" w:rsidRDefault="00663E2F" w:rsidP="00DF5223">
            <w:pPr>
              <w:pStyle w:val="Code"/>
              <w:spacing w:line="276" w:lineRule="auto"/>
            </w:pPr>
            <w:r>
              <w:t xml:space="preserve">                update_required_bits(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w:t>
            </w:r>
            <w:r w:rsidR="00A84D24">
              <w:t>// make sure</w:t>
            </w:r>
            <w:r>
              <w:t xml:space="preserve"> the subtree contains valid values too</w:t>
            </w:r>
          </w:p>
          <w:p w:rsidR="00663E2F" w:rsidRDefault="00663E2F" w:rsidP="00DF5223">
            <w:pPr>
              <w:pStyle w:val="Code"/>
              <w:spacing w:line="276" w:lineRule="auto"/>
            </w:pPr>
            <w:r>
              <w:t xml:space="preserve">                </w:t>
            </w:r>
            <w:r w:rsidRPr="004832E2">
              <w:rPr>
                <w:b/>
              </w:rPr>
              <w:t>if</w:t>
            </w:r>
            <w:r>
              <w:t xml:space="preserve"> (dfs_statistics(CV, fTree, hc_p)) {</w:t>
            </w:r>
          </w:p>
          <w:p w:rsidR="00663E2F" w:rsidRDefault="00663E2F" w:rsidP="00DF5223">
            <w:pPr>
              <w:pStyle w:val="Code"/>
              <w:spacing w:line="276" w:lineRule="auto"/>
            </w:pPr>
            <w:r>
              <w:t xml:space="preserve">                    mMasks[iMask].push_back(true);</w:t>
            </w:r>
          </w:p>
          <w:p w:rsidR="00663E2F" w:rsidRDefault="00663E2F" w:rsidP="00DF5223">
            <w:pPr>
              <w:pStyle w:val="Code"/>
              <w:spacing w:line="276" w:lineRule="auto"/>
            </w:pPr>
            <w:r>
              <w:t xml:space="preserve">                    update_required_bits(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 the value's subtree is invalid so the value is too</w:t>
            </w:r>
          </w:p>
          <w:p w:rsidR="00663E2F" w:rsidRDefault="00663E2F" w:rsidP="00DF5223">
            <w:pPr>
              <w:pStyle w:val="Code"/>
              <w:spacing w:line="276" w:lineRule="auto"/>
            </w:pPr>
            <w:r>
              <w:t xml:space="preserve">                    mMasks[iMask].push_back(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mMasks[iMask].push_back(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00DF5223">
              <w:t xml:space="preserve"> end for each value child</w:t>
            </w:r>
          </w:p>
          <w:p w:rsidR="00663E2F" w:rsidRDefault="00663E2F" w:rsidP="00DF5223">
            <w:pPr>
              <w:pStyle w:val="Code"/>
              <w:spacing w:line="276" w:lineRule="auto"/>
            </w:pPr>
            <w:r>
              <w:t xml:space="preserve">    // count the valid children</w:t>
            </w:r>
          </w:p>
          <w:p w:rsidR="00663E2F" w:rsidRDefault="00663E2F" w:rsidP="00DF5223">
            <w:pPr>
              <w:pStyle w:val="Code"/>
              <w:spacing w:line="276" w:lineRule="auto"/>
            </w:pPr>
            <w:r>
              <w:t xml:space="preserve">    valid_childre</w:t>
            </w:r>
            <w:r w:rsidR="00DF5223">
              <w:t>n = count(mMasks[iMask], true);</w:t>
            </w:r>
          </w:p>
          <w:p w:rsidR="00663E2F" w:rsidRDefault="00663E2F" w:rsidP="00DF5223">
            <w:pPr>
              <w:pStyle w:val="Code"/>
              <w:spacing w:line="276" w:lineRule="auto"/>
            </w:pPr>
            <w:r>
              <w:t xml:space="preserve">    // make sure that we have valid values to serialize otherwise</w:t>
            </w:r>
          </w:p>
          <w:p w:rsidR="00663E2F" w:rsidRDefault="00663E2F" w:rsidP="00DF5223">
            <w:pPr>
              <w:pStyle w:val="Code"/>
              <w:spacing w:line="276" w:lineRule="auto"/>
            </w:pPr>
            <w:r>
              <w:t xml:space="preserve">    // we have to return false such that our parent knows we are invalid</w:t>
            </w:r>
          </w:p>
          <w:p w:rsidR="00663E2F" w:rsidRDefault="00663E2F" w:rsidP="00DF5223">
            <w:pPr>
              <w:pStyle w:val="Code"/>
              <w:spacing w:line="276" w:lineRule="auto"/>
            </w:pPr>
            <w:r>
              <w:t xml:space="preserve">    </w:t>
            </w:r>
            <w:r w:rsidRPr="004832E2">
              <w:rPr>
                <w:b/>
              </w:rPr>
              <w:t>if</w:t>
            </w:r>
            <w:r>
              <w:t xml:space="preserve"> (valid_children == 0) {</w:t>
            </w:r>
          </w:p>
          <w:p w:rsidR="00663E2F" w:rsidRDefault="00663E2F" w:rsidP="00DF5223">
            <w:pPr>
              <w:pStyle w:val="Code"/>
              <w:spacing w:line="276" w:lineRule="auto"/>
            </w:pPr>
            <w:r>
              <w:t xml:space="preserve">        // remove our </w:t>
            </w:r>
            <w:r w:rsidR="00291D49">
              <w:t xml:space="preserve">and all of our descentants  </w:t>
            </w:r>
            <w:r>
              <w:t xml:space="preserve">state from </w:t>
            </w:r>
            <w:r w:rsidR="00291D49">
              <w:t>the</w:t>
            </w:r>
            <w:r>
              <w:t xml:space="preserve"> vector </w:t>
            </w:r>
          </w:p>
          <w:p w:rsidR="00663E2F" w:rsidRDefault="00663E2F" w:rsidP="00DF5223">
            <w:pPr>
              <w:pStyle w:val="Code"/>
              <w:spacing w:line="276" w:lineRule="auto"/>
            </w:pPr>
            <w:r>
              <w:t xml:space="preserve">        mMasks.resize(iMask);</w:t>
            </w:r>
          </w:p>
          <w:p w:rsidR="00663E2F" w:rsidRDefault="00663E2F" w:rsidP="00DF5223">
            <w:pPr>
              <w:pStyle w:val="Code"/>
              <w:spacing w:line="276" w:lineRule="auto"/>
            </w:pPr>
            <w:r>
              <w:t xml:space="preserve">        return false;</w:t>
            </w:r>
          </w:p>
          <w:p w:rsidR="00663E2F" w:rsidRDefault="00663E2F" w:rsidP="00DF5223">
            <w:pPr>
              <w:pStyle w:val="Code"/>
              <w:spacing w:line="276" w:lineRule="auto"/>
            </w:pPr>
            <w:r>
              <w:t xml:space="preserve">    }</w:t>
            </w:r>
          </w:p>
          <w:p w:rsidR="00663E2F" w:rsidRDefault="00663E2F" w:rsidP="00DF5223">
            <w:pPr>
              <w:pStyle w:val="Code"/>
              <w:spacing w:line="276" w:lineRule="auto"/>
            </w:pPr>
          </w:p>
          <w:p w:rsidR="00663E2F" w:rsidRDefault="00663E2F" w:rsidP="00DF5223">
            <w:pPr>
              <w:pStyle w:val="Code"/>
              <w:spacing w:line="276" w:lineRule="auto"/>
            </w:pPr>
            <w:r>
              <w:t xml:space="preserve">    update_required_union_bits(valid_children);</w:t>
            </w:r>
          </w:p>
          <w:p w:rsidR="00663E2F" w:rsidRDefault="00663E2F" w:rsidP="00DF5223">
            <w:pPr>
              <w:pStyle w:val="Code"/>
              <w:spacing w:line="276" w:lineRule="auto"/>
            </w:pPr>
            <w:r>
              <w:t xml:space="preserve">    </w:t>
            </w:r>
            <w:r w:rsidRPr="004832E2">
              <w:rPr>
                <w:b/>
              </w:rPr>
              <w:t>return</w:t>
            </w:r>
            <w:r>
              <w:t xml:space="preserve"> true;</w:t>
            </w:r>
          </w:p>
          <w:p w:rsidR="00A86A85" w:rsidRPr="00906157" w:rsidRDefault="00663E2F" w:rsidP="00DF5223">
            <w:pPr>
              <w:pStyle w:val="Code"/>
              <w:spacing w:line="276" w:lineRule="auto"/>
            </w:pPr>
            <w:r>
              <w:t>}</w:t>
            </w:r>
          </w:p>
        </w:tc>
      </w:tr>
    </w:tbl>
    <w:p w:rsidR="00BC596B" w:rsidRDefault="00BC596B"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r w:rsidR="008E6CE3" w:rsidRPr="004E60E6">
        <w:rPr>
          <w:i/>
        </w:rPr>
        <w:t>iMask</w:t>
      </w:r>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Bit Serializer</w:t>
      </w:r>
      <w:r>
        <w:t xml:space="preserve">. The only difference is that instead of serializing all the values in each union we use its mask state to identify the valid children and serialize those </w:t>
      </w:r>
      <w:r>
        <w:lastRenderedPageBreak/>
        <w:t>only. Respectiv</w:t>
      </w:r>
      <w:r w:rsidR="00AF6562">
        <w:t xml:space="preserve">ely, recurs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t>The complexity of ser</w:t>
      </w:r>
      <w:r w:rsidR="00244E6A">
        <w:t xml:space="preserve">ializing a factorization using </w:t>
      </w:r>
      <w:r w:rsidRPr="00244E6A">
        <w:rPr>
          <w:i/>
        </w:rPr>
        <w:t>Bit Serializer HyperCube</w:t>
      </w:r>
      <w:r>
        <w:t xml:space="preserve"> and </w:t>
      </w:r>
      <w:r w:rsidRPr="00244E6A">
        <w:rPr>
          <w:i/>
        </w:rPr>
        <w:t>Bit Serializer</w:t>
      </w:r>
      <w:r>
        <w:t xml:space="preserve"> is asymptotically the same. They both incorporate two passes over the whole factorization.</w:t>
      </w:r>
    </w:p>
    <w:p w:rsidR="008E6CE3" w:rsidRDefault="008E6CE3" w:rsidP="008E6CE3"/>
    <w:p w:rsidR="008E6CE3" w:rsidRDefault="008E6CE3" w:rsidP="008E6CE3">
      <w:r>
        <w:t>The HyperCub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HyperCub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Bit Serializer HyperCube</w:t>
      </w:r>
      <w:r>
        <w:t xml:space="preserve"> is perfect</w:t>
      </w:r>
      <w:r w:rsidR="00822728">
        <w:t xml:space="preserve">ly compatible with the regular </w:t>
      </w:r>
      <w:r w:rsidRPr="00822728">
        <w:rPr>
          <w:i/>
        </w:rPr>
        <w:t>Bit Deserializer</w:t>
      </w:r>
      <w:r>
        <w:t>. Therefore one can use it to deserialize hypercube serializations into factorizations.</w:t>
      </w:r>
    </w:p>
    <w:p w:rsidR="00A86A85" w:rsidRDefault="00A86A85" w:rsidP="00D2751F"/>
    <w:p w:rsidR="00D15FAC" w:rsidRDefault="00D15FAC" w:rsidP="007C3AD5">
      <w:pPr>
        <w:pStyle w:val="Heading2"/>
      </w:pPr>
      <w:bookmarkStart w:id="101" w:name="_Toc428831752"/>
      <w:bookmarkStart w:id="102" w:name="_Toc428832030"/>
      <w:r>
        <w:t>System Architecture</w:t>
      </w:r>
      <w:bookmarkEnd w:id="101"/>
      <w:bookmarkEnd w:id="102"/>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74E1FC06" wp14:editId="1C8E5CBB">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20">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3" w:name="_Toc428832071"/>
      <w:r>
        <w:t xml:space="preserve">Figure </w:t>
      </w:r>
      <w:r w:rsidR="0012758C">
        <w:fldChar w:fldCharType="begin"/>
      </w:r>
      <w:r w:rsidR="0012758C">
        <w:instrText xml:space="preserve"> STYLEREF 1 \s </w:instrText>
      </w:r>
      <w:r w:rsidR="0012758C">
        <w:fldChar w:fldCharType="separate"/>
      </w:r>
      <w:r w:rsidR="00E43ABC">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4</w:t>
      </w:r>
      <w:r w:rsidR="0012758C">
        <w:fldChar w:fldCharType="end"/>
      </w:r>
      <w:r>
        <w:t>: D-FDB Architecture</w:t>
      </w:r>
      <w:r w:rsidR="004836C0">
        <w:t xml:space="preserve"> – cluster of 8 nodes in a 3-D HyperCube formation</w:t>
      </w:r>
      <w:bookmarkEnd w:id="103"/>
    </w:p>
    <w:p w:rsidR="00B61748" w:rsidRDefault="00B61748" w:rsidP="00D2751F"/>
    <w:p w:rsidR="00660DB9" w:rsidRDefault="00660DB9" w:rsidP="00660DB9">
      <w:pPr>
        <w:pStyle w:val="Heading3"/>
      </w:pPr>
      <w:bookmarkStart w:id="104" w:name="_Toc428831753"/>
      <w:bookmarkStart w:id="105" w:name="_Toc428832031"/>
      <w:r>
        <w:t>Architecture model</w:t>
      </w:r>
      <w:bookmarkEnd w:id="104"/>
      <w:bookmarkEnd w:id="105"/>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6" w:name="_Toc428831754"/>
      <w:bookmarkStart w:id="107" w:name="_Toc428832032"/>
      <w:r>
        <w:t>System Protocol</w:t>
      </w:r>
      <w:bookmarkEnd w:id="106"/>
      <w:bookmarkEnd w:id="107"/>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8D78EA">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r w:rsidRPr="00632DB1">
        <w:rPr>
          <w:b/>
        </w:rPr>
        <w:t>ReaderData</w:t>
      </w:r>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8D78EA">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r w:rsidR="009F4E64" w:rsidRPr="006B4635">
        <w:rPr>
          <w:b/>
        </w:rPr>
        <w:t>WriterData</w:t>
      </w:r>
      <w:r>
        <w:t xml:space="preserve"> (see</w:t>
      </w:r>
      <w:r w:rsidR="009F4E64">
        <w:t xml:space="preserve"> Section</w:t>
      </w:r>
      <w:r>
        <w:t xml:space="preserve"> 5.4.3</w:t>
      </w:r>
      <w:r w:rsidR="009F4E64">
        <w:t>) which is goin</w:t>
      </w:r>
      <w:r>
        <w:t xml:space="preserve">g to initiate connection to </w:t>
      </w:r>
      <w:r w:rsidR="009F4E64" w:rsidRPr="006B4635">
        <w:rPr>
          <w:i/>
        </w:rPr>
        <w:t>ReaderData</w:t>
      </w:r>
      <w:r w:rsidR="009F4E64">
        <w:t xml:space="preserve"> of all the worker nodes in the cluster. When all the connections have been established and cached</w:t>
      </w:r>
      <w:r>
        <w:t xml:space="preserve">, each worker sends a </w:t>
      </w:r>
      <w:r w:rsidR="009F4E64" w:rsidRPr="006B4635">
        <w:rPr>
          <w:i/>
        </w:rPr>
        <w:t>ConnectionEstablishmentFinished</w:t>
      </w:r>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r w:rsidRPr="006B4635">
        <w:rPr>
          <w:i/>
        </w:rPr>
        <w:t>ConnectionEstablishmentFinished</w:t>
      </w:r>
      <w:r>
        <w:t xml:space="preserve"> messages and once it does</w:t>
      </w:r>
      <w:r w:rsidR="006B4635">
        <w:t>,</w:t>
      </w:r>
      <w:r>
        <w:t xml:space="preserve"> it broadcasts the </w:t>
      </w:r>
      <w:r w:rsidRPr="006B4635">
        <w:rPr>
          <w:i/>
        </w:rPr>
        <w:t>QueryExecution</w:t>
      </w:r>
      <w:r>
        <w:t xml:space="preserve"> message to signal initiation of the next stage.</w:t>
      </w:r>
    </w:p>
    <w:p w:rsidR="006B4635" w:rsidRDefault="006B4635" w:rsidP="006B4635">
      <w:pPr>
        <w:pStyle w:val="ListParagraph"/>
        <w:ind w:left="360"/>
      </w:pPr>
    </w:p>
    <w:p w:rsidR="006B4635" w:rsidRPr="006B4635" w:rsidRDefault="006B4635" w:rsidP="008D78EA">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r w:rsidR="006B4635" w:rsidRPr="006B4635">
        <w:rPr>
          <w:i/>
        </w:rPr>
        <w:t>QueryExecutionFinished</w:t>
      </w:r>
      <w:r>
        <w:t xml:space="preserve"> message is sent to the master.</w:t>
      </w:r>
    </w:p>
    <w:p w:rsidR="006B4635" w:rsidRDefault="006B4635" w:rsidP="006B4635">
      <w:pPr>
        <w:pStyle w:val="ListParagraph"/>
        <w:ind w:left="360"/>
      </w:pPr>
      <w:r>
        <w:t xml:space="preserve">The master waits for N </w:t>
      </w:r>
      <w:r w:rsidR="009F4E64" w:rsidRPr="006B4635">
        <w:rPr>
          <w:i/>
        </w:rPr>
        <w:t>QueryExecutionFinished</w:t>
      </w:r>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8D78EA">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8" w:name="_Toc428831755"/>
      <w:bookmarkStart w:id="109" w:name="_Toc428832033"/>
      <w:r>
        <w:t>Communication in the cluster</w:t>
      </w:r>
      <w:bookmarkEnd w:id="108"/>
      <w:bookmarkEnd w:id="109"/>
    </w:p>
    <w:p w:rsidR="00BB2AED" w:rsidRDefault="00BB2AED" w:rsidP="00BB2AED">
      <w:r>
        <w:t xml:space="preserve">In the previous section, </w:t>
      </w:r>
      <w:r w:rsidRPr="00BB2AED">
        <w:rPr>
          <w:i/>
        </w:rPr>
        <w:t>System protocol</w:t>
      </w:r>
      <w:r>
        <w:rPr>
          <w:i/>
        </w:rPr>
        <w:t>,</w:t>
      </w:r>
      <w:r>
        <w:t xml:space="preserve"> we mentioned </w:t>
      </w:r>
      <w:r w:rsidRPr="00BB2AED">
        <w:rPr>
          <w:b/>
        </w:rPr>
        <w:t>ReaderData</w:t>
      </w:r>
      <w:r>
        <w:t xml:space="preserve"> and </w:t>
      </w:r>
      <w:r w:rsidRPr="00BB2AED">
        <w:rPr>
          <w:b/>
        </w:rPr>
        <w:t>WriterData</w:t>
      </w:r>
      <w:r>
        <w:t xml:space="preserve">. These two classes, </w:t>
      </w:r>
      <w:r w:rsidRPr="00BB2AED">
        <w:rPr>
          <w:i/>
        </w:rPr>
        <w:t>runnables in separate threads</w:t>
      </w:r>
      <w:r>
        <w:t xml:space="preserve">, are responsible for all the data transmission among worker nodes, both in Single and in Multi round execution. </w:t>
      </w:r>
    </w:p>
    <w:p w:rsidR="00BB2AED" w:rsidRDefault="00BB2AED" w:rsidP="00BB2AED"/>
    <w:p w:rsidR="00BB2AED" w:rsidRDefault="00BB2AED" w:rsidP="00BB2AED">
      <w:r w:rsidRPr="00BB2AED">
        <w:rPr>
          <w:i/>
        </w:rPr>
        <w:t>ReaderData</w:t>
      </w:r>
      <w:r>
        <w:t xml:space="preserve"> is initiated during </w:t>
      </w:r>
      <w:r w:rsidRPr="00BB2AED">
        <w:rPr>
          <w:i/>
        </w:rPr>
        <w:t>Stage 1</w:t>
      </w:r>
      <w:r>
        <w:t xml:space="preserve"> and it starts by creating a TCP socket listener ready to accept connections from the </w:t>
      </w:r>
      <w:r w:rsidRPr="00BB2AED">
        <w:rPr>
          <w:i/>
        </w:rPr>
        <w:t>WriterData</w:t>
      </w:r>
      <w:r>
        <w:t xml:space="preserve"> threads during </w:t>
      </w:r>
      <w:r w:rsidRPr="00BB2AED">
        <w:rPr>
          <w:i/>
        </w:rPr>
        <w:t>Stage 2</w:t>
      </w:r>
      <w:r>
        <w:t xml:space="preserve">. </w:t>
      </w:r>
      <w:r w:rsidRPr="00BB2AED">
        <w:rPr>
          <w:i/>
        </w:rPr>
        <w:t>WriterData</w:t>
      </w:r>
      <w:r>
        <w:t xml:space="preserve"> is initiated during </w:t>
      </w:r>
      <w:r w:rsidRPr="00BB2AED">
        <w:rPr>
          <w:i/>
        </w:rPr>
        <w:t>Stage 2</w:t>
      </w:r>
      <w:r>
        <w:t xml:space="preserve"> and instantly tries to connect to all worker nodes, specifically to the </w:t>
      </w:r>
      <w:r w:rsidRPr="00BB2AED">
        <w:rPr>
          <w:i/>
        </w:rPr>
        <w:t>ReaderData</w:t>
      </w:r>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r w:rsidR="00BB2AED" w:rsidRPr="0021222D">
        <w:rPr>
          <w:i/>
        </w:rPr>
        <w:t>ReaderData</w:t>
      </w:r>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Bit Deserializer</w:t>
      </w:r>
      <w:r w:rsidR="00BB2AED">
        <w:t xml:space="preserve"> to deserializ</w:t>
      </w:r>
      <w:r>
        <w:t>e data received into in-memory f</w:t>
      </w:r>
      <w:r w:rsidR="00BB2AED">
        <w:t>actorizations, s</w:t>
      </w:r>
      <w:r>
        <w:t>kipping all those that are empty or invalid</w:t>
      </w:r>
      <w:r w:rsidR="00BB2AED">
        <w:t xml:space="preserve">. On the other side, </w:t>
      </w:r>
      <w:r w:rsidR="00BB2AED" w:rsidRPr="0021222D">
        <w:rPr>
          <w:i/>
        </w:rPr>
        <w:t>WriterData</w:t>
      </w:r>
      <w:r w:rsidR="00BB2AED">
        <w:t xml:space="preserve"> is responsible to take the input factorizations (or the previous round's result) and serialize it</w:t>
      </w:r>
      <w:r>
        <w:t xml:space="preserve"> to all worker nodes using the </w:t>
      </w:r>
      <w:r w:rsidR="00BB2AED" w:rsidRPr="0021222D">
        <w:rPr>
          <w:i/>
        </w:rPr>
        <w:t>Bit Serializer HyperCube</w:t>
      </w:r>
      <w:r>
        <w:t xml:space="preserve"> which implements</w:t>
      </w:r>
      <w:r w:rsidR="00BB2AED">
        <w:t xml:space="preserve"> the </w:t>
      </w:r>
      <w:r>
        <w:t xml:space="preserve">shuffling </w:t>
      </w:r>
      <w:r w:rsidR="00BB2AED">
        <w:t>HyperCub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8D78EA">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8D78EA">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8D78EA">
      <w:pPr>
        <w:pStyle w:val="ListParagraph"/>
        <w:numPr>
          <w:ilvl w:val="0"/>
          <w:numId w:val="15"/>
        </w:numPr>
      </w:pPr>
      <w:r>
        <w:t>The factorizations are seriali</w:t>
      </w:r>
      <w:r w:rsidR="003D33AD">
        <w:t xml:space="preserve">zed into the TCP streams using </w:t>
      </w:r>
      <w:r w:rsidRPr="003D33AD">
        <w:rPr>
          <w:i/>
        </w:rPr>
        <w:t>Bit Serializer HyperCube</w:t>
      </w:r>
      <w:r>
        <w:t xml:space="preserve"> and deseri</w:t>
      </w:r>
      <w:r w:rsidR="003D33AD">
        <w:t xml:space="preserve">alized on the other side using </w:t>
      </w:r>
      <w:r w:rsidRPr="003D33AD">
        <w:rPr>
          <w:i/>
        </w:rPr>
        <w:t>Bit Deserializer</w:t>
      </w:r>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ke HyperCube,</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217CF4">
      <w:pPr>
        <w:keepNext/>
        <w:jc w:val="center"/>
      </w:pPr>
      <w:r>
        <w:rPr>
          <w:noProof/>
          <w:lang w:val="el-GR" w:eastAsia="el-GR"/>
        </w:rPr>
        <w:lastRenderedPageBreak/>
        <w:drawing>
          <wp:inline distT="0" distB="0" distL="0" distR="0" wp14:anchorId="1C8830CD" wp14:editId="2FC4EB29">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1">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10" w:name="_Toc428832072"/>
      <w:r>
        <w:t xml:space="preserve">Figure </w:t>
      </w:r>
      <w:r w:rsidR="0012758C">
        <w:fldChar w:fldCharType="begin"/>
      </w:r>
      <w:r w:rsidR="0012758C">
        <w:instrText xml:space="preserve"> STYLEREF 1 \s </w:instrText>
      </w:r>
      <w:r w:rsidR="0012758C">
        <w:fldChar w:fldCharType="separate"/>
      </w:r>
      <w:r w:rsidR="00E43ABC">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5</w:t>
      </w:r>
      <w:r w:rsidR="0012758C">
        <w:fldChar w:fldCharType="end"/>
      </w:r>
      <w:r>
        <w:t>: Worker nodes communication data</w:t>
      </w:r>
      <w:bookmarkEnd w:id="110"/>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r w:rsidRPr="006A1D1A">
        <w:rPr>
          <w:i/>
        </w:rPr>
        <w:t>ReaderData</w:t>
      </w:r>
      <w:r>
        <w:t xml:space="preserve"> and </w:t>
      </w:r>
      <w:r w:rsidRPr="006A1D1A">
        <w:rPr>
          <w:i/>
        </w:rPr>
        <w:t>WriterData</w:t>
      </w:r>
      <w:r>
        <w:t xml:space="preserve"> will read and write data to other workers following a specific order aiming to achieve good throughput. ReaderData fully reads a message from one node before proceeding to the next one, while WriterData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Bit Serializer HyperCube</w:t>
      </w:r>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11" w:name="_Toc428831756"/>
      <w:bookmarkStart w:id="112" w:name="_Toc428832034"/>
      <w:r>
        <w:t>Query processing</w:t>
      </w:r>
      <w:r w:rsidR="00B45E9A">
        <w:t xml:space="preserve"> and configuration files</w:t>
      </w:r>
      <w:bookmarkEnd w:id="111"/>
      <w:bookmarkEnd w:id="112"/>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3" w:name="_Toc428831757"/>
      <w:bookmarkStart w:id="114" w:name="_Toc428832035"/>
      <w:r>
        <w:t>Single vs Multi round</w:t>
      </w:r>
      <w:bookmarkEnd w:id="113"/>
      <w:bookmarkEnd w:id="114"/>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Single round execution refers to multi-way JOIN operations when a query requires joining more than one attribute. Single round execution is based on the use of the HyperCube algorithm which partitions and shuffles data considering all the attributes to be joined at the same time.</w:t>
      </w:r>
    </w:p>
    <w:p w:rsidR="00B45E9A" w:rsidRDefault="00B45E9A" w:rsidP="00B45E9A"/>
    <w:p w:rsidR="00B45E9A" w:rsidRDefault="00B45E9A" w:rsidP="00B45E9A">
      <w:r>
        <w:t>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HyperCub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5" w:name="_Toc428831758"/>
      <w:bookmarkStart w:id="116" w:name="_Toc428832036"/>
      <w:r>
        <w:t>Query execution phase</w:t>
      </w:r>
      <w:bookmarkEnd w:id="115"/>
      <w:bookmarkEnd w:id="116"/>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r>
        <w:t xml:space="preserve">ReaderData for receiving data and </w:t>
      </w:r>
      <w:r w:rsidR="00475665" w:rsidRPr="00475665">
        <w:rPr>
          <w:i/>
        </w:rPr>
        <w:t>c)</w:t>
      </w:r>
      <w:r w:rsidR="00475665">
        <w:t xml:space="preserve"> </w:t>
      </w:r>
      <w:r>
        <w:t>WriterData for sending data.</w:t>
      </w:r>
    </w:p>
    <w:p w:rsidR="00B45E9A" w:rsidRDefault="00B45E9A" w:rsidP="00B45E9A"/>
    <w:p w:rsidR="00475665" w:rsidRDefault="00475665" w:rsidP="008D78EA">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8D78EA">
      <w:pPr>
        <w:pStyle w:val="ListParagraph"/>
        <w:numPr>
          <w:ilvl w:val="0"/>
          <w:numId w:val="13"/>
        </w:numPr>
      </w:pPr>
      <w:r>
        <w:lastRenderedPageBreak/>
        <w:t>T</w:t>
      </w:r>
      <w:r w:rsidR="00B45E9A">
        <w:t xml:space="preserve">hen </w:t>
      </w:r>
      <w:r>
        <w:t xml:space="preserve">it </w:t>
      </w:r>
      <w:r w:rsidR="00B45E9A">
        <w:t xml:space="preserve">signals ReaderData to start accepting factorizations from other workers </w:t>
      </w:r>
      <w:r>
        <w:t>while at the same time th</w:t>
      </w:r>
      <w:r w:rsidR="00B45E9A">
        <w:t xml:space="preserve">e input factorization </w:t>
      </w:r>
      <w:r>
        <w:t xml:space="preserve">is given </w:t>
      </w:r>
      <w:r w:rsidR="00B45E9A">
        <w:t>to WriterData in order to begin writing data to other workers</w:t>
      </w:r>
      <w:r>
        <w:t>.</w:t>
      </w:r>
    </w:p>
    <w:p w:rsidR="00475665" w:rsidRDefault="00475665" w:rsidP="008D78EA">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r>
        <w:rPr>
          <w:i/>
        </w:rPr>
        <w:t>merge_</w:t>
      </w:r>
      <w:r w:rsidR="00B45E9A" w:rsidRPr="00475665">
        <w:rPr>
          <w:i/>
        </w:rPr>
        <w:t>same</w:t>
      </w:r>
      <w:r w:rsidR="00B45E9A">
        <w:t xml:space="preserve"> operator is used to merge the partial factorizations received into a single factorization (recall that all factorizations sent in the same round use the same f-tree)</w:t>
      </w:r>
      <w:r>
        <w:t>.</w:t>
      </w:r>
    </w:p>
    <w:p w:rsidR="00475665" w:rsidRDefault="00475665" w:rsidP="008D78EA">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8D78EA">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7" w:name="_Toc428831759"/>
      <w:bookmarkStart w:id="118" w:name="_Toc428832037"/>
      <w:r>
        <w:t>Configuration files</w:t>
      </w:r>
      <w:bookmarkEnd w:id="117"/>
      <w:bookmarkEnd w:id="118"/>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217CF4" w:rsidRDefault="00217CF4" w:rsidP="0028095C"/>
    <w:p w:rsidR="00217CF4" w:rsidRDefault="00217CF4" w:rsidP="0028095C"/>
    <w:p w:rsidR="00217CF4" w:rsidRDefault="00217CF4" w:rsidP="0028095C"/>
    <w:p w:rsidR="0082127A" w:rsidRDefault="00C8081A" w:rsidP="00C8081A">
      <w:pPr>
        <w:pStyle w:val="Heading4"/>
      </w:pPr>
      <w:r>
        <w:lastRenderedPageBreak/>
        <w:t>Distributed Settings conf</w:t>
      </w:r>
      <w:r w:rsidR="0026436A">
        <w:t>iguration</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607C0B">
            <w:pPr>
              <w:pStyle w:val="Code"/>
              <w:spacing w:before="240" w:after="240"/>
            </w:pPr>
            <w:r>
              <w:rPr>
                <w:b/>
              </w:rPr>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lambros/dist-execution/dist_query.conf</w:t>
            </w:r>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07C0B">
            <w:pPr>
              <w:pStyle w:val="Code"/>
              <w:spacing w:before="240" w:after="240"/>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lambros/dist-datasets/somedatase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HyperCub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that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lastRenderedPageBreak/>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In addition, we continue to the f-plans of the main query. The next line denotes the number of f-plans we want to evaluate. When this value is 1 we simulate Single round execution whereas when this value is more than 1 we simulate Multi round execution with each of the following f-plans be applied at the corresponding round.</w:t>
      </w:r>
    </w:p>
    <w:p w:rsidR="007629B3" w:rsidRDefault="007629B3" w:rsidP="007629B3"/>
    <w:p w:rsidR="00BB1BD8" w:rsidRDefault="007629B3" w:rsidP="007629B3">
      <w:r>
        <w:t xml:space="preserve">The rest of the configuration is related to the HyperCube configuration. We start by enumerating all the attributes that exist in the factorizations (they don't have to be in </w:t>
      </w:r>
      <w:r>
        <w:lastRenderedPageBreak/>
        <w:t>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HyperCub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6"/>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9" w:name="_Toc428832038"/>
      <w:r>
        <w:t>Experimental Evaluation</w:t>
      </w:r>
      <w:bookmarkEnd w:id="1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5E51DD"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5E51DD">
              <w:rPr>
                <w:noProof/>
              </w:rPr>
              <w:t>6.1 Datasets and evaluation setup</w:t>
            </w:r>
            <w:r w:rsidR="005E51DD">
              <w:rPr>
                <w:noProof/>
              </w:rPr>
              <w:tab/>
            </w:r>
            <w:r w:rsidR="005E51DD">
              <w:rPr>
                <w:noProof/>
              </w:rPr>
              <w:fldChar w:fldCharType="begin"/>
            </w:r>
            <w:r w:rsidR="005E51DD">
              <w:rPr>
                <w:noProof/>
              </w:rPr>
              <w:instrText xml:space="preserve"> PAGEREF _Toc428831773 \h </w:instrText>
            </w:r>
            <w:r w:rsidR="005E51DD">
              <w:rPr>
                <w:noProof/>
              </w:rPr>
            </w:r>
            <w:r w:rsidR="005E51DD">
              <w:rPr>
                <w:noProof/>
              </w:rPr>
              <w:fldChar w:fldCharType="separate"/>
            </w:r>
            <w:r w:rsidR="00E43ABC">
              <w:rPr>
                <w:noProof/>
              </w:rPr>
              <w:t>71</w:t>
            </w:r>
            <w:r w:rsidR="005E51DD">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31774 \h </w:instrText>
            </w:r>
            <w:r>
              <w:rPr>
                <w:noProof/>
              </w:rPr>
            </w:r>
            <w:r>
              <w:rPr>
                <w:noProof/>
              </w:rPr>
              <w:fldChar w:fldCharType="separate"/>
            </w:r>
            <w:r w:rsidR="00E43ABC">
              <w:rPr>
                <w:noProof/>
              </w:rPr>
              <w:t>71</w:t>
            </w:r>
            <w:r>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31775 \h </w:instrText>
            </w:r>
            <w:r>
              <w:rPr>
                <w:noProof/>
              </w:rPr>
            </w:r>
            <w:r>
              <w:rPr>
                <w:noProof/>
              </w:rPr>
              <w:fldChar w:fldCharType="separate"/>
            </w:r>
            <w:r w:rsidR="00E43ABC">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1776 \h </w:instrText>
            </w:r>
            <w:r>
              <w:rPr>
                <w:noProof/>
              </w:rPr>
            </w:r>
            <w:r>
              <w:rPr>
                <w:noProof/>
              </w:rPr>
              <w:fldChar w:fldCharType="separate"/>
            </w:r>
            <w:r w:rsidR="00E43ABC">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1777 \h </w:instrText>
            </w:r>
            <w:r>
              <w:rPr>
                <w:noProof/>
              </w:rPr>
            </w:r>
            <w:r>
              <w:rPr>
                <w:noProof/>
              </w:rPr>
              <w:fldChar w:fldCharType="separate"/>
            </w:r>
            <w:r w:rsidR="00E43ABC">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1778 \h </w:instrText>
            </w:r>
            <w:r>
              <w:rPr>
                <w:noProof/>
              </w:rPr>
            </w:r>
            <w:r>
              <w:rPr>
                <w:noProof/>
              </w:rPr>
              <w:fldChar w:fldCharType="separate"/>
            </w:r>
            <w:r w:rsidR="00E43ABC">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31779 \h </w:instrText>
            </w:r>
            <w:r>
              <w:rPr>
                <w:noProof/>
              </w:rPr>
            </w:r>
            <w:r>
              <w:rPr>
                <w:noProof/>
              </w:rPr>
              <w:fldChar w:fldCharType="separate"/>
            </w:r>
            <w:r w:rsidR="00E43ABC">
              <w:rPr>
                <w:noProof/>
              </w:rPr>
              <w:t>7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1780 \h </w:instrText>
            </w:r>
            <w:r>
              <w:rPr>
                <w:noProof/>
              </w:rPr>
            </w:r>
            <w:r>
              <w:rPr>
                <w:noProof/>
              </w:rPr>
              <w:fldChar w:fldCharType="separate"/>
            </w:r>
            <w:r w:rsidR="00E43ABC">
              <w:rPr>
                <w:noProof/>
              </w:rPr>
              <w:t>81</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1781 \h </w:instrText>
            </w:r>
            <w:r>
              <w:rPr>
                <w:noProof/>
              </w:rPr>
            </w:r>
            <w:r>
              <w:rPr>
                <w:noProof/>
              </w:rPr>
              <w:fldChar w:fldCharType="separate"/>
            </w:r>
            <w:r w:rsidR="00E43ABC">
              <w:rPr>
                <w:noProof/>
              </w:rPr>
              <w:t>84</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1782 \h </w:instrText>
            </w:r>
            <w:r>
              <w:rPr>
                <w:noProof/>
              </w:rPr>
            </w:r>
            <w:r>
              <w:rPr>
                <w:noProof/>
              </w:rPr>
              <w:fldChar w:fldCharType="separate"/>
            </w:r>
            <w:r w:rsidR="00E43ABC">
              <w:rPr>
                <w:noProof/>
              </w:rPr>
              <w:t>85</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1783 \h </w:instrText>
            </w:r>
            <w:r>
              <w:rPr>
                <w:noProof/>
              </w:rPr>
            </w:r>
            <w:r>
              <w:rPr>
                <w:noProof/>
              </w:rPr>
              <w:fldChar w:fldCharType="separate"/>
            </w:r>
            <w:r w:rsidR="00E43ABC">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1784 \h </w:instrText>
            </w:r>
            <w:r>
              <w:rPr>
                <w:noProof/>
              </w:rPr>
            </w:r>
            <w:r>
              <w:rPr>
                <w:noProof/>
              </w:rPr>
              <w:fldChar w:fldCharType="separate"/>
            </w:r>
            <w:r w:rsidR="00E43ABC">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1785 \h </w:instrText>
            </w:r>
            <w:r>
              <w:rPr>
                <w:noProof/>
              </w:rPr>
            </w:r>
            <w:r>
              <w:rPr>
                <w:noProof/>
              </w:rPr>
              <w:fldChar w:fldCharType="separate"/>
            </w:r>
            <w:r w:rsidR="00E43ABC">
              <w:rPr>
                <w:noProof/>
              </w:rPr>
              <w:t>8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1786 \h </w:instrText>
            </w:r>
            <w:r>
              <w:rPr>
                <w:noProof/>
              </w:rPr>
            </w:r>
            <w:r>
              <w:rPr>
                <w:noProof/>
              </w:rPr>
              <w:fldChar w:fldCharType="separate"/>
            </w:r>
            <w:r w:rsidR="00E43ABC">
              <w:rPr>
                <w:noProof/>
              </w:rPr>
              <w:t>88</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1787 \h </w:instrText>
            </w:r>
            <w:r>
              <w:rPr>
                <w:noProof/>
              </w:rPr>
            </w:r>
            <w:r>
              <w:rPr>
                <w:noProof/>
              </w:rPr>
              <w:fldChar w:fldCharType="separate"/>
            </w:r>
            <w:r w:rsidR="00E43ABC">
              <w:rPr>
                <w:noProof/>
              </w:rPr>
              <w:t>90</w:t>
            </w:r>
            <w:r>
              <w:rPr>
                <w:noProof/>
              </w:rPr>
              <w:fldChar w:fldCharType="end"/>
            </w:r>
          </w:p>
          <w:p w:rsidR="00D71372" w:rsidRDefault="00060427" w:rsidP="0028095C">
            <w:r>
              <w:fldChar w:fldCharType="end"/>
            </w:r>
          </w:p>
        </w:tc>
      </w:tr>
    </w:tbl>
    <w:p w:rsidR="00BB3EC0" w:rsidRDefault="00BB3EC0" w:rsidP="0028095C">
      <w:bookmarkStart w:id="120"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21" w:name="_Toc428831773"/>
      <w:bookmarkStart w:id="122" w:name="_Toc428832039"/>
      <w:r>
        <w:lastRenderedPageBreak/>
        <w:t>Datasets and evaluation setup</w:t>
      </w:r>
      <w:bookmarkEnd w:id="121"/>
      <w:bookmarkEnd w:id="122"/>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3" w:name="_Toc428831774"/>
      <w:bookmarkStart w:id="124" w:name="_Toc428832040"/>
      <w:r w:rsidRPr="00966B00">
        <w:t>Datasets</w:t>
      </w:r>
      <w:bookmarkEnd w:id="123"/>
      <w:bookmarkEnd w:id="124"/>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8D78EA">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8D78EA">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8D78EA">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8D78EA">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8D78EA">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8D78EA">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8D78EA">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8D78EA">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8D78EA">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8D78EA">
      <w:pPr>
        <w:pStyle w:val="ListParagraph"/>
        <w:numPr>
          <w:ilvl w:val="0"/>
          <w:numId w:val="4"/>
        </w:numPr>
      </w:pPr>
      <w:r w:rsidRPr="00C04958">
        <w:rPr>
          <w:i/>
        </w:rPr>
        <w:t>Sales</w:t>
      </w:r>
      <w:r w:rsidR="00CF6C4A">
        <w:t xml:space="preserve"> (1.5M tuples)</w:t>
      </w:r>
    </w:p>
    <w:p w:rsidR="00C04958" w:rsidRDefault="00CF6C4A" w:rsidP="008D78EA">
      <w:pPr>
        <w:pStyle w:val="ListParagraph"/>
        <w:numPr>
          <w:ilvl w:val="0"/>
          <w:numId w:val="4"/>
        </w:numPr>
      </w:pPr>
      <w:r w:rsidRPr="00C04958">
        <w:rPr>
          <w:i/>
        </w:rPr>
        <w:t>Clearance</w:t>
      </w:r>
      <w:r>
        <w:t xml:space="preserve"> (370K tuples)</w:t>
      </w:r>
    </w:p>
    <w:p w:rsidR="00CF6C4A" w:rsidRDefault="00CF6C4A" w:rsidP="008D78EA">
      <w:pPr>
        <w:pStyle w:val="ListParagraph"/>
        <w:numPr>
          <w:ilvl w:val="0"/>
          <w:numId w:val="4"/>
        </w:numPr>
      </w:pPr>
      <w:r w:rsidRPr="00C04958">
        <w:rPr>
          <w:i/>
        </w:rPr>
        <w:t>ProMarbou</w:t>
      </w:r>
      <w:r>
        <w:t xml:space="preserve"> (183K tuples)</w:t>
      </w:r>
    </w:p>
    <w:p w:rsidR="00CF6C4A" w:rsidRDefault="00CF6C4A" w:rsidP="0028095C"/>
    <w:p w:rsidR="00CF6C4A" w:rsidRDefault="00CF6C4A" w:rsidP="0028095C">
      <w:pPr>
        <w:pStyle w:val="Heading3"/>
      </w:pPr>
      <w:bookmarkStart w:id="125" w:name="_Toc428831775"/>
      <w:bookmarkStart w:id="126" w:name="_Toc428832041"/>
      <w:r>
        <w:t>Evaluation setup</w:t>
      </w:r>
      <w:bookmarkEnd w:id="125"/>
      <w:bookmarkEnd w:id="126"/>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8D78EA">
      <w:pPr>
        <w:pStyle w:val="ListParagraph"/>
        <w:numPr>
          <w:ilvl w:val="0"/>
          <w:numId w:val="5"/>
        </w:numPr>
      </w:pPr>
      <w:r>
        <w:t>Intel Core i7-4770, 3.40 GHz, 8MB cache</w:t>
      </w:r>
    </w:p>
    <w:p w:rsidR="00CF6C4A" w:rsidRDefault="00CF6C4A" w:rsidP="008D78EA">
      <w:pPr>
        <w:pStyle w:val="ListParagraph"/>
        <w:numPr>
          <w:ilvl w:val="0"/>
          <w:numId w:val="5"/>
        </w:numPr>
      </w:pPr>
      <w:r>
        <w:t>32GB main memory</w:t>
      </w:r>
    </w:p>
    <w:p w:rsidR="00CF6C4A" w:rsidRDefault="00CF6C4A" w:rsidP="008D78EA">
      <w:pPr>
        <w:pStyle w:val="ListParagraph"/>
        <w:numPr>
          <w:ilvl w:val="0"/>
          <w:numId w:val="5"/>
        </w:numPr>
      </w:pPr>
      <w:r>
        <w:t>Linux Mint 17 Qiana</w:t>
      </w:r>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8D78EA">
      <w:pPr>
        <w:pStyle w:val="ListParagraph"/>
        <w:numPr>
          <w:ilvl w:val="0"/>
          <w:numId w:val="5"/>
        </w:numPr>
      </w:pPr>
      <w:r>
        <w:t>Intel Xeon E5-2407 v2, 2.40GHZ, 10M cache</w:t>
      </w:r>
    </w:p>
    <w:p w:rsidR="00CF6C4A" w:rsidRDefault="00CF6C4A" w:rsidP="008D78EA">
      <w:pPr>
        <w:pStyle w:val="ListParagraph"/>
        <w:numPr>
          <w:ilvl w:val="0"/>
          <w:numId w:val="5"/>
        </w:numPr>
      </w:pPr>
      <w:r>
        <w:t>32GB main memory, 1600MHz</w:t>
      </w:r>
    </w:p>
    <w:p w:rsidR="00CF6C4A" w:rsidRDefault="00CF6C4A" w:rsidP="008D78EA">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All experiments were run after the application was compiled with optimization flags turned on (i.e. O3, ffastmath, ftree-vectorize</w:t>
      </w:r>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7" w:name="_Toc428831776"/>
      <w:bookmarkStart w:id="128" w:name="_Toc428832042"/>
      <w:r>
        <w:t>COST</w:t>
      </w:r>
      <w:r w:rsidR="00060427">
        <w:t xml:space="preserve"> – Finding good f-trees</w:t>
      </w:r>
      <w:bookmarkEnd w:id="127"/>
      <w:bookmarkEnd w:id="128"/>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r w:rsidR="00AA78FF">
        <w:rPr>
          <w:i/>
        </w:rPr>
        <w:t>s(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4C4163C1" wp14:editId="039CCE31">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9" w:name="_Toc428832073"/>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w:t>
      </w:r>
      <w:r w:rsidR="0012758C">
        <w:fldChar w:fldCharType="end"/>
      </w:r>
      <w:r>
        <w:t>: Optimal f-tree for Housing</w:t>
      </w:r>
      <w:bookmarkEnd w:id="129"/>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319ED092" wp14:editId="34B42F4E">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B4B29" w:rsidRDefault="00335485" w:rsidP="00E81AF2">
      <w:pPr>
        <w:pStyle w:val="Caption"/>
      </w:pPr>
      <w:bookmarkStart w:id="130" w:name="_Toc428832074"/>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2</w:t>
      </w:r>
      <w:r w:rsidR="0012758C">
        <w:fldChar w:fldCharType="end"/>
      </w:r>
      <w:r>
        <w:t>: Real vs COST (Housing - 1)</w:t>
      </w:r>
      <w:bookmarkEnd w:id="130"/>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r w:rsidR="00D13895">
        <w:rPr>
          <w:i/>
        </w:rPr>
        <w:t xml:space="preserve">s(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7F879B00" wp14:editId="10523CC6">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5513E" w:rsidRDefault="00335485" w:rsidP="00E81AF2">
      <w:pPr>
        <w:pStyle w:val="Caption"/>
      </w:pPr>
      <w:bookmarkStart w:id="131" w:name="_Toc428832075"/>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3</w:t>
      </w:r>
      <w:r w:rsidR="0012758C">
        <w:fldChar w:fldCharType="end"/>
      </w:r>
      <w:r>
        <w:t>: Real vs COST (Housing - 5)</w:t>
      </w:r>
      <w:bookmarkEnd w:id="131"/>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r w:rsidR="00C535F8">
        <w:t>sainsburys</w:t>
      </w:r>
      <w:r w:rsidR="0012496E">
        <w:rPr>
          <w:i/>
        </w:rPr>
        <w:t xml:space="preserve">, …, </w:t>
      </w:r>
      <w:r w:rsidR="00C535F8">
        <w:rPr>
          <w:i/>
        </w:rPr>
        <w:t>openinghoursshop</w:t>
      </w:r>
      <w:r w:rsidR="0012496E">
        <w:t xml:space="preserve">) </w:t>
      </w:r>
      <w:r w:rsidR="001463D5">
        <w:t>s</w:t>
      </w:r>
      <w:r w:rsidR="0012496E">
        <w:t>uch that</w:t>
      </w:r>
      <w:r w:rsidR="001463D5">
        <w:t xml:space="preserve"> it is completely reverse, thus having</w:t>
      </w:r>
      <w:r w:rsidR="0012496E">
        <w:t xml:space="preserve"> </w:t>
      </w:r>
      <w:r w:rsidR="00C535F8">
        <w:rPr>
          <w:i/>
        </w:rPr>
        <w:t>openinghoursshop</w:t>
      </w:r>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3DF22F74" wp14:editId="0F133F79">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35485" w:rsidRDefault="00335485" w:rsidP="00E81AF2">
      <w:pPr>
        <w:pStyle w:val="Caption"/>
      </w:pPr>
      <w:bookmarkStart w:id="132" w:name="_Toc428832076"/>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4</w:t>
      </w:r>
      <w:r w:rsidR="0012758C">
        <w:fldChar w:fldCharType="end"/>
      </w:r>
      <w:r>
        <w:t>: Real</w:t>
      </w:r>
      <w:r>
        <w:rPr>
          <w:noProof/>
        </w:rPr>
        <w:t xml:space="preserve"> vs COST (Housing - 9)</w:t>
      </w:r>
      <w:bookmarkEnd w:id="132"/>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3" w:name="_Toc428831777"/>
      <w:bookmarkStart w:id="134" w:name="_Toc428832043"/>
      <w:r>
        <w:t>Serialization of Data Factorizations</w:t>
      </w:r>
      <w:bookmarkEnd w:id="133"/>
      <w:bookmarkEnd w:id="134"/>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5" w:name="_Toc428831778"/>
      <w:bookmarkStart w:id="136" w:name="_Toc428832044"/>
      <w:r w:rsidRPr="0044685D">
        <w:t>Correctness of serialization</w:t>
      </w:r>
      <w:bookmarkEnd w:id="135"/>
      <w:bookmarkEnd w:id="136"/>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r w:rsidRPr="0097085F">
        <w:rPr>
          <w:i/>
        </w:rPr>
        <w:t>toSingletons()</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8D78EA">
      <w:pPr>
        <w:pStyle w:val="ListParagraph"/>
        <w:numPr>
          <w:ilvl w:val="0"/>
          <w:numId w:val="19"/>
        </w:numPr>
      </w:pPr>
      <w:r>
        <w:t xml:space="preserve">Load the factorization from disk, let's call it </w:t>
      </w:r>
      <w:r w:rsidRPr="004F24CB">
        <w:rPr>
          <w:i/>
        </w:rPr>
        <w:t>OriginRep</w:t>
      </w:r>
    </w:p>
    <w:p w:rsidR="004F24CB" w:rsidRDefault="000A2326" w:rsidP="008D78EA">
      <w:pPr>
        <w:pStyle w:val="ListParagraph"/>
        <w:numPr>
          <w:ilvl w:val="0"/>
          <w:numId w:val="19"/>
        </w:numPr>
      </w:pPr>
      <w:r>
        <w:t>Serialize it in memory writing into a memory buffer (array of bytes)</w:t>
      </w:r>
    </w:p>
    <w:p w:rsidR="004F24CB" w:rsidRPr="004F24CB" w:rsidRDefault="000A2326" w:rsidP="008D78EA">
      <w:pPr>
        <w:pStyle w:val="ListParagraph"/>
        <w:numPr>
          <w:ilvl w:val="0"/>
          <w:numId w:val="19"/>
        </w:numPr>
      </w:pPr>
      <w:r>
        <w:t xml:space="preserve">Deserialize the buffer into a new instance of </w:t>
      </w:r>
      <w:r w:rsidR="00023FA6">
        <w:t xml:space="preserve">a factorization, let's call it </w:t>
      </w:r>
      <w:r w:rsidRPr="004F24CB">
        <w:rPr>
          <w:i/>
        </w:rPr>
        <w:t>SerialRep</w:t>
      </w:r>
    </w:p>
    <w:p w:rsidR="004F24CB" w:rsidRDefault="000A2326" w:rsidP="008D78EA">
      <w:pPr>
        <w:pStyle w:val="ListParagraph"/>
        <w:numPr>
          <w:ilvl w:val="0"/>
          <w:numId w:val="19"/>
        </w:numPr>
      </w:pPr>
      <w:r>
        <w:t xml:space="preserve">Check </w:t>
      </w:r>
      <w:r w:rsidR="00023FA6">
        <w:t xml:space="preserve">that </w:t>
      </w:r>
      <w:r>
        <w:t xml:space="preserve">the fields of </w:t>
      </w:r>
      <w:r w:rsidRPr="004F24CB">
        <w:rPr>
          <w:i/>
        </w:rPr>
        <w:t>SerialRep</w:t>
      </w:r>
      <w:r>
        <w:t xml:space="preserve"> </w:t>
      </w:r>
      <w:r w:rsidR="00023FA6">
        <w:t>have valid values</w:t>
      </w:r>
    </w:p>
    <w:p w:rsidR="000A2326" w:rsidRDefault="00023FA6" w:rsidP="008D78EA">
      <w:pPr>
        <w:pStyle w:val="ListParagraph"/>
        <w:numPr>
          <w:ilvl w:val="0"/>
          <w:numId w:val="19"/>
        </w:numPr>
      </w:pPr>
      <w:r>
        <w:t xml:space="preserve">Use the </w:t>
      </w:r>
      <w:r w:rsidR="000A2326" w:rsidRPr="004F24CB">
        <w:rPr>
          <w:i/>
        </w:rPr>
        <w:t>toSingletons()</w:t>
      </w:r>
      <w:r w:rsidR="000A2326">
        <w:t xml:space="preserve"> method and create</w:t>
      </w:r>
      <w:r>
        <w:t xml:space="preserve"> the string representation for </w:t>
      </w:r>
      <w:r w:rsidR="000A2326" w:rsidRPr="004F24CB">
        <w:rPr>
          <w:i/>
        </w:rPr>
        <w:t>OriginRep</w:t>
      </w:r>
      <w:r w:rsidR="000A2326">
        <w:t xml:space="preserve"> and </w:t>
      </w:r>
      <w:r w:rsidR="000A2326" w:rsidRPr="004F24CB">
        <w:rPr>
          <w:i/>
        </w:rPr>
        <w:t>SerialRep</w:t>
      </w:r>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8D78EA">
      <w:pPr>
        <w:pStyle w:val="ListParagraph"/>
        <w:numPr>
          <w:ilvl w:val="0"/>
          <w:numId w:val="20"/>
        </w:numPr>
      </w:pPr>
      <w:r w:rsidRPr="00EC0610">
        <w:t>Load the</w:t>
      </w:r>
      <w:r w:rsidR="000A2326" w:rsidRPr="00EC0610">
        <w:t xml:space="preserve"> factorization from disk, let's call it </w:t>
      </w:r>
      <w:r w:rsidR="000A2326" w:rsidRPr="004F24CB">
        <w:rPr>
          <w:i/>
        </w:rPr>
        <w:t>OriginRep</w:t>
      </w:r>
    </w:p>
    <w:p w:rsidR="004F24CB" w:rsidRDefault="000A2326" w:rsidP="008D78EA">
      <w:pPr>
        <w:pStyle w:val="ListParagraph"/>
        <w:numPr>
          <w:ilvl w:val="0"/>
          <w:numId w:val="20"/>
        </w:numPr>
      </w:pPr>
      <w:r w:rsidRPr="00EC0610">
        <w:lastRenderedPageBreak/>
        <w:t>Serialize it to a file on disk (binary file mode)</w:t>
      </w:r>
    </w:p>
    <w:p w:rsidR="004F24CB" w:rsidRPr="004F24CB" w:rsidRDefault="000A2326" w:rsidP="008D78EA">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r w:rsidRPr="004F24CB">
        <w:rPr>
          <w:i/>
        </w:rPr>
        <w:t>SerialRep</w:t>
      </w:r>
    </w:p>
    <w:p w:rsidR="004F24CB" w:rsidRDefault="000A2326" w:rsidP="008D78EA">
      <w:pPr>
        <w:pStyle w:val="ListParagraph"/>
        <w:numPr>
          <w:ilvl w:val="0"/>
          <w:numId w:val="20"/>
        </w:numPr>
      </w:pPr>
      <w:r w:rsidRPr="00EC0610">
        <w:t xml:space="preserve">Check </w:t>
      </w:r>
      <w:r w:rsidR="00B1436B" w:rsidRPr="00EC0610">
        <w:t xml:space="preserve">that </w:t>
      </w:r>
      <w:r w:rsidRPr="00EC0610">
        <w:t xml:space="preserve">the fields of </w:t>
      </w:r>
      <w:r w:rsidRPr="004F24CB">
        <w:rPr>
          <w:i/>
        </w:rPr>
        <w:t>SerialRep</w:t>
      </w:r>
      <w:r w:rsidRPr="00EC0610">
        <w:t xml:space="preserve"> </w:t>
      </w:r>
      <w:r w:rsidR="00B1436B" w:rsidRPr="00EC0610">
        <w:t>have valid values</w:t>
      </w:r>
    </w:p>
    <w:p w:rsidR="004F24CB" w:rsidRDefault="00B1436B" w:rsidP="008D78EA">
      <w:pPr>
        <w:pStyle w:val="ListParagraph"/>
        <w:numPr>
          <w:ilvl w:val="0"/>
          <w:numId w:val="20"/>
        </w:numPr>
      </w:pPr>
      <w:r w:rsidRPr="00EC0610">
        <w:t xml:space="preserve">Use the </w:t>
      </w:r>
      <w:r w:rsidR="000A2326" w:rsidRPr="004F24CB">
        <w:rPr>
          <w:i/>
        </w:rPr>
        <w:t>toSingletons()</w:t>
      </w:r>
      <w:r w:rsidR="000A2326" w:rsidRPr="00EC0610">
        <w:t xml:space="preserve"> method and create the string representation for </w:t>
      </w:r>
      <w:r w:rsidR="000A2326" w:rsidRPr="004F24CB">
        <w:rPr>
          <w:i/>
        </w:rPr>
        <w:t>OriginRep</w:t>
      </w:r>
      <w:r w:rsidRPr="00EC0610">
        <w:t xml:space="preserve"> and </w:t>
      </w:r>
      <w:r w:rsidR="000A2326" w:rsidRPr="004F24CB">
        <w:rPr>
          <w:i/>
        </w:rPr>
        <w:t>SerialRep</w:t>
      </w:r>
      <w:r w:rsidR="000A2326" w:rsidRPr="00EC0610">
        <w:t xml:space="preserve"> and compare the two strings for equality.</w:t>
      </w:r>
    </w:p>
    <w:p w:rsidR="0059107F" w:rsidRDefault="000A2326" w:rsidP="008D78EA">
      <w:pPr>
        <w:pStyle w:val="ListParagraph"/>
        <w:numPr>
          <w:ilvl w:val="0"/>
          <w:numId w:val="20"/>
        </w:numPr>
      </w:pPr>
      <w:r w:rsidRPr="00EC0610">
        <w:t xml:space="preserve">Enumerate the tuples encoded by the factorizations </w:t>
      </w:r>
      <w:r w:rsidRPr="004F24CB">
        <w:rPr>
          <w:i/>
        </w:rPr>
        <w:t>OriginRep</w:t>
      </w:r>
      <w:r w:rsidRPr="00EC0610">
        <w:t xml:space="preserve"> and </w:t>
      </w:r>
      <w:r w:rsidRPr="004F24CB">
        <w:rPr>
          <w:i/>
        </w:rPr>
        <w:t>SerialRep</w:t>
      </w:r>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7" w:name="_Toc428831779"/>
      <w:bookmarkStart w:id="138" w:name="_Toc428832045"/>
      <w:r>
        <w:t>Serialization sizes</w:t>
      </w:r>
      <w:bookmarkEnd w:id="137"/>
      <w:bookmarkEnd w:id="138"/>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7076BFA0" wp14:editId="16A23F95">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92C1F" w:rsidRDefault="00B9737F" w:rsidP="00E81AF2">
      <w:pPr>
        <w:pStyle w:val="Caption"/>
      </w:pPr>
      <w:bookmarkStart w:id="139" w:name="_Toc428832077"/>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5</w:t>
      </w:r>
      <w:r w:rsidR="0012758C">
        <w:fldChar w:fldCharType="end"/>
      </w:r>
      <w:r>
        <w:t xml:space="preserve">: </w:t>
      </w:r>
      <w:r w:rsidRPr="004F14EE">
        <w:t>Serialization sizes against Flat serialization</w:t>
      </w:r>
      <w:r w:rsidR="002539C5">
        <w:t xml:space="preserve"> (Housing)</w:t>
      </w:r>
      <w:bookmarkEnd w:id="139"/>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Serializer, Byte for </w:t>
      </w:r>
      <w:r w:rsidR="00BB23A7" w:rsidRPr="00BB23A7">
        <w:rPr>
          <w:i/>
        </w:rPr>
        <w:t>Byte</w:t>
      </w:r>
      <w:r w:rsidR="00BB23A7">
        <w:t xml:space="preserve"> Serializer and </w:t>
      </w:r>
      <w:r w:rsidR="00BB23A7" w:rsidRPr="00BB23A7">
        <w:rPr>
          <w:i/>
        </w:rPr>
        <w:t>Bit</w:t>
      </w:r>
      <w:r w:rsidR="00BB23A7">
        <w:t xml:space="preserve"> for Bit Serializer</w:t>
      </w:r>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Bit Serializer</w:t>
      </w:r>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696E04AD" wp14:editId="3CB660FA">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72592" w:rsidRDefault="001C428D" w:rsidP="00E81AF2">
      <w:pPr>
        <w:pStyle w:val="Caption"/>
      </w:pPr>
      <w:bookmarkStart w:id="140" w:name="_Toc428832078"/>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6</w:t>
      </w:r>
      <w:r w:rsidR="0012758C">
        <w:fldChar w:fldCharType="end"/>
      </w:r>
      <w:r>
        <w:t xml:space="preserve">: </w:t>
      </w:r>
      <w:r w:rsidRPr="0048437C">
        <w:t>Serialization sizes against Flat serialization</w:t>
      </w:r>
      <w:r>
        <w:t xml:space="preserve"> (US retailer)</w:t>
      </w:r>
      <w:bookmarkEnd w:id="140"/>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serializer,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Byte Serializer</w:t>
      </w:r>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3BB32186" wp14:editId="6219EF30">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800EE" w:rsidRDefault="00F33A82" w:rsidP="00E81AF2">
      <w:pPr>
        <w:pStyle w:val="Caption"/>
      </w:pPr>
      <w:bookmarkStart w:id="141" w:name="_Toc428832079"/>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7</w:t>
      </w:r>
      <w:r w:rsidR="0012758C">
        <w:fldChar w:fldCharType="end"/>
      </w:r>
      <w:r>
        <w:t>: Compressi</w:t>
      </w:r>
      <w:r w:rsidR="00B27631">
        <w:t>on GZIP and BZIP2 applied on</w:t>
      </w:r>
      <w:r>
        <w:t xml:space="preserve"> serializers</w:t>
      </w:r>
      <w:bookmarkEnd w:id="141"/>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17F9F8A7" wp14:editId="6BC4EDF1">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2" w:name="_Toc428832080"/>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8</w:t>
      </w:r>
      <w:r w:rsidR="0012758C">
        <w:fldChar w:fldCharType="end"/>
      </w:r>
      <w:r>
        <w:t xml:space="preserve">: </w:t>
      </w:r>
      <w:r w:rsidRPr="00D761DC">
        <w:t>Co</w:t>
      </w:r>
      <w:r w:rsidR="00B27631">
        <w:t>mpression GZIP,</w:t>
      </w:r>
      <w:r w:rsidR="00886E27">
        <w:t xml:space="preserve"> BZIP2</w:t>
      </w:r>
      <w:r w:rsidRPr="00D761DC">
        <w:t xml:space="preserve"> on </w:t>
      </w:r>
      <w:r>
        <w:t>Bit and Flat serializations</w:t>
      </w:r>
      <w:r w:rsidR="00E46F22">
        <w:t xml:space="preserve"> (Housing)</w:t>
      </w:r>
      <w:bookmarkEnd w:id="142"/>
    </w:p>
    <w:p w:rsidR="00D12EA5" w:rsidRDefault="00D12EA5" w:rsidP="0028095C"/>
    <w:p w:rsidR="00D12EA5" w:rsidRDefault="00D12EA5" w:rsidP="0028095C">
      <w:pPr>
        <w:keepNext/>
      </w:pPr>
      <w:r>
        <w:rPr>
          <w:noProof/>
          <w:lang w:val="el-GR" w:eastAsia="el-GR"/>
        </w:rPr>
        <w:drawing>
          <wp:inline distT="0" distB="0" distL="0" distR="0" wp14:anchorId="7CE91721" wp14:editId="15295270">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12EA5" w:rsidRDefault="00D12EA5" w:rsidP="00E81AF2">
      <w:pPr>
        <w:pStyle w:val="Caption"/>
      </w:pPr>
      <w:bookmarkStart w:id="143" w:name="_Toc428832081"/>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9</w:t>
      </w:r>
      <w:r w:rsidR="0012758C">
        <w:fldChar w:fldCharType="end"/>
      </w:r>
      <w:r>
        <w:t>: Co</w:t>
      </w:r>
      <w:r w:rsidR="00B27631">
        <w:t xml:space="preserve">mpression GZIP, </w:t>
      </w:r>
      <w:r w:rsidR="00886E27">
        <w:t>BZIP2</w:t>
      </w:r>
      <w:r>
        <w:t xml:space="preserve"> on Bit and Flat serializations</w:t>
      </w:r>
      <w:r w:rsidR="00E46F22">
        <w:t xml:space="preserve"> (US retailer)</w:t>
      </w:r>
      <w:bookmarkEnd w:id="143"/>
    </w:p>
    <w:p w:rsidR="00777205" w:rsidRPr="00777205" w:rsidRDefault="00777205" w:rsidP="0028095C"/>
    <w:p w:rsidR="00D12EA5" w:rsidRDefault="001E7F43" w:rsidP="0028095C">
      <w:pPr>
        <w:pStyle w:val="Heading3"/>
      </w:pPr>
      <w:bookmarkStart w:id="144" w:name="_Toc428831780"/>
      <w:bookmarkStart w:id="145" w:name="_Toc428832046"/>
      <w:r>
        <w:t>Serialization times</w:t>
      </w:r>
      <w:bookmarkEnd w:id="144"/>
      <w:bookmarkEnd w:id="145"/>
    </w:p>
    <w:p w:rsidR="009F64F7" w:rsidRDefault="002D39BD" w:rsidP="0028095C">
      <w:r>
        <w:t>In this section we evaluate the time required to serialize factorizations using our serializers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6D4C597E" wp14:editId="25122991">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D3E51" w:rsidRDefault="00EA3AFF" w:rsidP="00E81AF2">
      <w:pPr>
        <w:pStyle w:val="Caption"/>
      </w:pPr>
      <w:bookmarkStart w:id="146" w:name="_Toc428832082"/>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0</w:t>
      </w:r>
      <w:r w:rsidR="0012758C">
        <w:fldChar w:fldCharType="end"/>
      </w:r>
      <w:r>
        <w:t>: Serialization times with compression only on Flat (Housing)</w:t>
      </w:r>
      <w:bookmarkEnd w:id="146"/>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44D15DA4" wp14:editId="2F023EBC">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D12EA5" w:rsidRDefault="00A51178" w:rsidP="00E81AF2">
      <w:pPr>
        <w:pStyle w:val="Caption"/>
      </w:pPr>
      <w:bookmarkStart w:id="147" w:name="_Toc428832083"/>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1</w:t>
      </w:r>
      <w:r w:rsidR="0012758C">
        <w:fldChar w:fldCharType="end"/>
      </w:r>
      <w:r>
        <w:t xml:space="preserve">: </w:t>
      </w:r>
      <w:r w:rsidRPr="00F63ACC">
        <w:t>Serialization tim</w:t>
      </w:r>
      <w:r>
        <w:t>es with compression</w:t>
      </w:r>
      <w:r w:rsidRPr="00F63ACC">
        <w:t xml:space="preserve"> (Housing)</w:t>
      </w:r>
      <w:bookmarkEnd w:id="147"/>
    </w:p>
    <w:p w:rsidR="00D12EA5" w:rsidRDefault="00D12EA5" w:rsidP="0028095C"/>
    <w:p w:rsidR="00A51178" w:rsidRDefault="00A51178" w:rsidP="0028095C">
      <w:pPr>
        <w:keepNext/>
      </w:pPr>
      <w:r>
        <w:rPr>
          <w:noProof/>
          <w:lang w:val="el-GR" w:eastAsia="el-GR"/>
        </w:rPr>
        <w:drawing>
          <wp:inline distT="0" distB="0" distL="0" distR="0" wp14:anchorId="042D8A31" wp14:editId="621B2FBF">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A51178" w:rsidRDefault="00A51178" w:rsidP="00E81AF2">
      <w:pPr>
        <w:pStyle w:val="Caption"/>
      </w:pPr>
      <w:bookmarkStart w:id="148" w:name="_Toc428832084"/>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2</w:t>
      </w:r>
      <w:r w:rsidR="0012758C">
        <w:fldChar w:fldCharType="end"/>
      </w:r>
      <w:r>
        <w:t xml:space="preserve">: </w:t>
      </w:r>
      <w:r w:rsidRPr="00CD5694">
        <w:t>Serialization</w:t>
      </w:r>
      <w:r>
        <w:t xml:space="preserve"> times with compression (US retailer</w:t>
      </w:r>
      <w:r w:rsidRPr="00CD5694">
        <w:t>)</w:t>
      </w:r>
      <w:bookmarkEnd w:id="148"/>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9" w:name="_Toc428831781"/>
      <w:bookmarkStart w:id="150" w:name="_Toc428832047"/>
      <w:r>
        <w:lastRenderedPageBreak/>
        <w:t>Deserialization times</w:t>
      </w:r>
      <w:bookmarkEnd w:id="149"/>
      <w:bookmarkEnd w:id="150"/>
    </w:p>
    <w:p w:rsidR="007843CD" w:rsidRDefault="007843CD" w:rsidP="0028095C">
      <w:pPr>
        <w:keepNext/>
      </w:pPr>
      <w:r>
        <w:rPr>
          <w:noProof/>
          <w:lang w:val="el-GR" w:eastAsia="el-GR"/>
        </w:rPr>
        <w:drawing>
          <wp:inline distT="0" distB="0" distL="0" distR="0" wp14:anchorId="4803AA32" wp14:editId="4FA52B03">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7843CD" w:rsidRPr="007843CD" w:rsidRDefault="007843CD" w:rsidP="00E81AF2">
      <w:pPr>
        <w:pStyle w:val="Caption"/>
      </w:pPr>
      <w:bookmarkStart w:id="151" w:name="_Toc428832085"/>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3</w:t>
      </w:r>
      <w:r w:rsidR="0012758C">
        <w:fldChar w:fldCharType="end"/>
      </w:r>
      <w:r>
        <w:t>: Deserialization times for our de-serializers (Housing)</w:t>
      </w:r>
      <w:bookmarkEnd w:id="151"/>
    </w:p>
    <w:p w:rsidR="007843CD" w:rsidRDefault="00D63E42" w:rsidP="0028095C">
      <w:pPr>
        <w:keepNext/>
      </w:pPr>
      <w:r>
        <w:rPr>
          <w:noProof/>
          <w:lang w:val="el-GR" w:eastAsia="el-GR"/>
        </w:rPr>
        <w:drawing>
          <wp:inline distT="0" distB="0" distL="0" distR="0" wp14:anchorId="0E6FECAE" wp14:editId="76D799D6">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2929B8" w:rsidRDefault="007843CD" w:rsidP="00E81AF2">
      <w:pPr>
        <w:pStyle w:val="Caption"/>
      </w:pPr>
      <w:bookmarkStart w:id="152" w:name="_Toc428832086"/>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4</w:t>
      </w:r>
      <w:r w:rsidR="0012758C">
        <w:fldChar w:fldCharType="end"/>
      </w:r>
      <w:r>
        <w:t xml:space="preserve">: </w:t>
      </w:r>
      <w:r w:rsidRPr="006F6B3C">
        <w:t>Deserialization times for our de-serializers</w:t>
      </w:r>
      <w:r>
        <w:t xml:space="preserve"> (US retailer)</w:t>
      </w:r>
      <w:bookmarkEnd w:id="152"/>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serializers.</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 xml:space="preserve">de-serializer they both have faster times, which is due to the smaller total size they process. </w:t>
      </w:r>
    </w:p>
    <w:p w:rsidR="00950E12" w:rsidRDefault="00950E12" w:rsidP="0028095C"/>
    <w:p w:rsidR="00950E12" w:rsidRDefault="00A14F35" w:rsidP="0028095C">
      <w:pPr>
        <w:pStyle w:val="Heading3"/>
      </w:pPr>
      <w:bookmarkStart w:id="153" w:name="_Toc428831782"/>
      <w:bookmarkStart w:id="154" w:name="_Toc428832048"/>
      <w:r>
        <w:t>Conclusions</w:t>
      </w:r>
      <w:bookmarkEnd w:id="153"/>
      <w:bookmarkEnd w:id="154"/>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8D78EA">
      <w:pPr>
        <w:pStyle w:val="ListParagraph"/>
        <w:numPr>
          <w:ilvl w:val="0"/>
          <w:numId w:val="6"/>
        </w:numPr>
      </w:pPr>
      <w:r>
        <w:t>The three serializers retain the theoretical compression of factorizations against flat relational tables into their serializations.</w:t>
      </w:r>
    </w:p>
    <w:p w:rsidR="0029236E" w:rsidRDefault="0029236E" w:rsidP="008D78EA">
      <w:pPr>
        <w:pStyle w:val="ListParagraph"/>
        <w:numPr>
          <w:ilvl w:val="0"/>
          <w:numId w:val="6"/>
        </w:numPr>
      </w:pPr>
      <w:r>
        <w:t>The flat serialization requires significantly more time to apply compression on its data than our serializers with and without compression applied on them.</w:t>
      </w:r>
    </w:p>
    <w:p w:rsidR="0029236E" w:rsidRDefault="0062553C" w:rsidP="008D78EA">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Bit Serializer</w:t>
      </w:r>
      <w:r>
        <w:rPr>
          <w:i/>
        </w:rPr>
        <w:t>,</w:t>
      </w:r>
      <w:r w:rsidRPr="0062553C">
        <w:t xml:space="preserve"> which</w:t>
      </w:r>
      <w:r>
        <w:t xml:space="preserve"> is the final version, it is questionable whether the additional overhead to compress is worthy.</w:t>
      </w:r>
    </w:p>
    <w:p w:rsidR="0029236E" w:rsidRDefault="00246BD6" w:rsidP="008D78EA">
      <w:pPr>
        <w:pStyle w:val="ListParagraph"/>
        <w:numPr>
          <w:ilvl w:val="0"/>
          <w:numId w:val="6"/>
        </w:numPr>
      </w:pPr>
      <w:r>
        <w:t xml:space="preserve">We showed that it would be very interesting to explore additional extensions to Bit Serializer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8D78EA">
      <w:pPr>
        <w:pStyle w:val="ListParagraph"/>
        <w:numPr>
          <w:ilvl w:val="0"/>
          <w:numId w:val="6"/>
        </w:numPr>
      </w:pPr>
      <w:r>
        <w:t xml:space="preserve">Overall, we conclude that Bit Serializer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5" w:name="_Toc428831783"/>
      <w:bookmarkStart w:id="156" w:name="_Toc428832049"/>
      <w:r w:rsidRPr="00654892">
        <w:lastRenderedPageBreak/>
        <w:t>D</w:t>
      </w:r>
      <w:r w:rsidR="002F641A">
        <w:t>-</w:t>
      </w:r>
      <w:r w:rsidRPr="00654892">
        <w:t>FDB – Distributed Query Processing</w:t>
      </w:r>
      <w:bookmarkEnd w:id="155"/>
      <w:bookmarkEnd w:id="156"/>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7" w:name="_Toc428831784"/>
      <w:bookmarkStart w:id="158" w:name="_Toc428832050"/>
      <w:r>
        <w:t>Query</w:t>
      </w:r>
      <w:bookmarkEnd w:id="157"/>
      <w:bookmarkEnd w:id="158"/>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r w:rsidR="009F2F1A">
        <w:rPr>
          <w:b/>
          <w:i/>
        </w:rPr>
        <w:t>k</w:t>
      </w:r>
      <w:r w:rsidRPr="00003ED5">
        <w:rPr>
          <w:b/>
          <w:i/>
        </w:rPr>
        <w:t>s</w:t>
      </w:r>
      <w:r w:rsidR="009F2F1A">
        <w:rPr>
          <w:b/>
          <w:i/>
        </w:rPr>
        <w:t>n</w:t>
      </w:r>
      <w:r w:rsidRPr="00003ED5">
        <w:rPr>
          <w:b/>
          <w:i/>
        </w:rPr>
        <w:t>id</w:t>
      </w:r>
      <w:r>
        <w:t xml:space="preserve"> and </w:t>
      </w:r>
      <w:r w:rsidRPr="00003ED5">
        <w:rPr>
          <w:b/>
          <w:i/>
        </w:rPr>
        <w:t>locn</w:t>
      </w:r>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which verifies the good properties brought by using HyperCube</w:t>
      </w:r>
      <w:r>
        <w:t>.</w:t>
      </w:r>
      <w:r w:rsidR="00C95866">
        <w:t xml:space="preserve"> </w:t>
      </w:r>
    </w:p>
    <w:p w:rsidR="00BF6FFB" w:rsidRDefault="00BF6FFB" w:rsidP="0028095C"/>
    <w:p w:rsidR="00BF6FFB" w:rsidRDefault="00D77FCC" w:rsidP="00D77FCC">
      <w:pPr>
        <w:pStyle w:val="Heading3"/>
      </w:pPr>
      <w:bookmarkStart w:id="159" w:name="_Toc428831785"/>
      <w:bookmarkStart w:id="160" w:name="_Toc428832051"/>
      <w:r>
        <w:t>Distributed-FDB vs FDB</w:t>
      </w:r>
      <w:bookmarkEnd w:id="159"/>
      <w:bookmarkEnd w:id="160"/>
    </w:p>
    <w:p w:rsidR="006B3F1F" w:rsidRDefault="006B3F1F" w:rsidP="006B3F1F">
      <w:pPr>
        <w:keepNext/>
      </w:pPr>
      <w:r>
        <w:rPr>
          <w:noProof/>
          <w:lang w:val="el-GR" w:eastAsia="el-GR"/>
        </w:rPr>
        <w:drawing>
          <wp:inline distT="0" distB="0" distL="0" distR="0" wp14:anchorId="4835A3A6" wp14:editId="4CD3E95A">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D77FCC" w:rsidRDefault="006B3F1F" w:rsidP="00E81AF2">
      <w:pPr>
        <w:pStyle w:val="Caption"/>
        <w:rPr>
          <w:noProof/>
        </w:rPr>
      </w:pPr>
      <w:bookmarkStart w:id="161" w:name="_Toc428832087"/>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5</w:t>
      </w:r>
      <w:r w:rsidR="0012758C">
        <w:fldChar w:fldCharType="end"/>
      </w:r>
      <w:r>
        <w:rPr>
          <w:noProof/>
        </w:rPr>
        <w:t xml:space="preserve"> : Query evaluation on FDB and D-FDB</w:t>
      </w:r>
      <w:r w:rsidR="00725F2C">
        <w:rPr>
          <w:noProof/>
        </w:rPr>
        <w:t xml:space="preserve"> (wall-clock time)</w:t>
      </w:r>
      <w:bookmarkEnd w:id="161"/>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62" w:name="_Toc428831786"/>
      <w:bookmarkStart w:id="163" w:name="_Toc428832052"/>
      <w:r>
        <w:t>D-FDB time decomposition</w:t>
      </w:r>
      <w:bookmarkEnd w:id="162"/>
      <w:bookmarkEnd w:id="163"/>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78ABF78F" wp14:editId="78452F4B">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B25B69" w:rsidRDefault="0054416C" w:rsidP="00E81AF2">
      <w:pPr>
        <w:pStyle w:val="Caption"/>
      </w:pPr>
      <w:bookmarkStart w:id="164" w:name="_Toc428832088"/>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6</w:t>
      </w:r>
      <w:r w:rsidR="0012758C">
        <w:fldChar w:fldCharType="end"/>
      </w:r>
      <w:r>
        <w:t>: D-FDB Loading vs Query Execution</w:t>
      </w:r>
      <w:bookmarkEnd w:id="164"/>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8D78EA">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8D78EA">
      <w:pPr>
        <w:pStyle w:val="ListParagraph"/>
        <w:numPr>
          <w:ilvl w:val="0"/>
          <w:numId w:val="23"/>
        </w:numPr>
      </w:pPr>
      <w:r>
        <w:rPr>
          <w:i/>
        </w:rPr>
        <w:t>Loading</w:t>
      </w:r>
      <w:r w:rsidRPr="00350A32">
        <w:t>:</w:t>
      </w:r>
      <w:r>
        <w:t xml:space="preserve"> The time required to deserializ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r w:rsidR="0095414F">
        <w:t>avregaes</w:t>
      </w:r>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11344450" wp14:editId="1D2D727A">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57965" w:rsidRPr="004F24CB" w:rsidRDefault="005B54EF" w:rsidP="00E81AF2">
      <w:pPr>
        <w:pStyle w:val="Caption"/>
      </w:pPr>
      <w:bookmarkStart w:id="165" w:name="_Toc428832089"/>
      <w:r>
        <w:t xml:space="preserve">Figure </w:t>
      </w:r>
      <w:r w:rsidR="0012758C">
        <w:fldChar w:fldCharType="begin"/>
      </w:r>
      <w:r w:rsidR="0012758C">
        <w:instrText xml:space="preserve"> STYLEREF 1 \s </w:instrText>
      </w:r>
      <w:r w:rsidR="0012758C">
        <w:fldChar w:fldCharType="separate"/>
      </w:r>
      <w:r w:rsidR="00E43ABC">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E43ABC">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5"/>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deserializ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deserializ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6" w:name="_Toc428831787"/>
      <w:bookmarkStart w:id="167" w:name="_Toc428832053"/>
      <w:r>
        <w:t>Conclusions</w:t>
      </w:r>
      <w:bookmarkEnd w:id="166"/>
      <w:bookmarkEnd w:id="167"/>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 xml:space="preserve">e strongly believ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20"/>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8" w:name="_Toc428832054"/>
      <w:r>
        <w:t>Future Work</w:t>
      </w:r>
      <w:bookmarkEnd w:id="168"/>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35ACC" w:rsidRDefault="001A36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fut \* MERGEFORMAT </w:instrText>
            </w:r>
            <w:r>
              <w:fldChar w:fldCharType="separate"/>
            </w:r>
            <w:r w:rsidR="00835ACC">
              <w:rPr>
                <w:noProof/>
              </w:rPr>
              <w:t>7.1 Serialization &amp; Compression</w:t>
            </w:r>
            <w:r w:rsidR="00835ACC">
              <w:rPr>
                <w:noProof/>
              </w:rPr>
              <w:tab/>
            </w:r>
            <w:r w:rsidR="00835ACC">
              <w:rPr>
                <w:noProof/>
              </w:rPr>
              <w:fldChar w:fldCharType="begin"/>
            </w:r>
            <w:r w:rsidR="00835ACC">
              <w:rPr>
                <w:noProof/>
              </w:rPr>
              <w:instrText xml:space="preserve"> PAGEREF _Toc428831852 \h </w:instrText>
            </w:r>
            <w:r w:rsidR="00835ACC">
              <w:rPr>
                <w:noProof/>
              </w:rPr>
            </w:r>
            <w:r w:rsidR="00835ACC">
              <w:rPr>
                <w:noProof/>
              </w:rPr>
              <w:fldChar w:fldCharType="separate"/>
            </w:r>
            <w:r w:rsidR="00E43ABC">
              <w:rPr>
                <w:noProof/>
              </w:rPr>
              <w:t>91</w:t>
            </w:r>
            <w:r w:rsidR="00835ACC">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2 Distributed query processing</w:t>
            </w:r>
            <w:r>
              <w:rPr>
                <w:noProof/>
              </w:rPr>
              <w:tab/>
            </w:r>
            <w:r>
              <w:rPr>
                <w:noProof/>
              </w:rPr>
              <w:fldChar w:fldCharType="begin"/>
            </w:r>
            <w:r>
              <w:rPr>
                <w:noProof/>
              </w:rPr>
              <w:instrText xml:space="preserve"> PAGEREF _Toc428831853 \h </w:instrText>
            </w:r>
            <w:r>
              <w:rPr>
                <w:noProof/>
              </w:rPr>
            </w:r>
            <w:r>
              <w:rPr>
                <w:noProof/>
              </w:rPr>
              <w:fldChar w:fldCharType="separate"/>
            </w:r>
            <w:r w:rsidR="00E43ABC">
              <w:rPr>
                <w:noProof/>
              </w:rPr>
              <w:t>91</w:t>
            </w:r>
            <w:r>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3 FDB query engine</w:t>
            </w:r>
            <w:r>
              <w:rPr>
                <w:noProof/>
              </w:rPr>
              <w:tab/>
            </w:r>
            <w:r>
              <w:rPr>
                <w:noProof/>
              </w:rPr>
              <w:fldChar w:fldCharType="begin"/>
            </w:r>
            <w:r>
              <w:rPr>
                <w:noProof/>
              </w:rPr>
              <w:instrText xml:space="preserve"> PAGEREF _Toc428831854 \h </w:instrText>
            </w:r>
            <w:r>
              <w:rPr>
                <w:noProof/>
              </w:rPr>
            </w:r>
            <w:r>
              <w:rPr>
                <w:noProof/>
              </w:rPr>
              <w:fldChar w:fldCharType="separate"/>
            </w:r>
            <w:r w:rsidR="00E43ABC">
              <w:rPr>
                <w:noProof/>
              </w:rPr>
              <w:t>93</w:t>
            </w:r>
            <w:r>
              <w:rPr>
                <w:noProof/>
              </w:rPr>
              <w:fldChar w:fldCharType="end"/>
            </w:r>
          </w:p>
          <w:p w:rsidR="00D71372" w:rsidRDefault="001A36BC" w:rsidP="0028095C">
            <w:r>
              <w:fldChar w:fldCharType="end"/>
            </w:r>
          </w:p>
        </w:tc>
      </w:tr>
    </w:tbl>
    <w:p w:rsidR="00577350" w:rsidRDefault="00577350" w:rsidP="00417304"/>
    <w:p w:rsidR="001A36BC" w:rsidRDefault="001A36BC" w:rsidP="001A36BC">
      <w:bookmarkStart w:id="169" w:name="chfut"/>
      <w:r>
        <w:t>In this section we</w:t>
      </w:r>
      <w:r w:rsidRPr="009E7454">
        <w:t xml:space="preserve"> provide ideas and extensions to </w:t>
      </w:r>
      <w:r>
        <w:t>the</w:t>
      </w:r>
      <w:r w:rsidRPr="009E7454">
        <w:t xml:space="preserve"> contributions</w:t>
      </w:r>
      <w:r>
        <w:t xml:space="preserve"> of this work</w:t>
      </w:r>
      <w:r w:rsidRPr="009E7454">
        <w:t xml:space="preserve"> that </w:t>
      </w:r>
      <w:r>
        <w:t>we</w:t>
      </w:r>
      <w:r w:rsidRPr="009E7454">
        <w:t xml:space="preserve"> consider important and are great opportunities for research in future projects.</w:t>
      </w:r>
    </w:p>
    <w:p w:rsidR="009E7454" w:rsidRDefault="009E7454" w:rsidP="0028095C"/>
    <w:p w:rsidR="009E7454" w:rsidRDefault="000D76B1" w:rsidP="001A36BC">
      <w:pPr>
        <w:pStyle w:val="Heading2"/>
      </w:pPr>
      <w:bookmarkStart w:id="170" w:name="_Toc428831852"/>
      <w:bookmarkStart w:id="171" w:name="_Toc428832055"/>
      <w:r w:rsidRPr="000D76B1">
        <w:t>Serialization &amp; Compression</w:t>
      </w:r>
      <w:bookmarkEnd w:id="170"/>
      <w:bookmarkEnd w:id="171"/>
    </w:p>
    <w:p w:rsidR="000D76B1" w:rsidRDefault="000D76B1" w:rsidP="000D76B1">
      <w:r>
        <w:t xml:space="preserve">Extend the bitstreams used in </w:t>
      </w:r>
      <w:r w:rsidRPr="000D76B1">
        <w:rPr>
          <w:i/>
        </w:rPr>
        <w:t>Bit (De)Serializer</w:t>
      </w:r>
      <w:r>
        <w:t xml:space="preserve"> with specialized read and write methods to provide even better compression in the serialized factorization. Integrating compression techniques in the serialization process is very beneficial for Distribute</w:t>
      </w:r>
      <w:r>
        <w:t>d FDB since it can have</w:t>
      </w:r>
      <w:r>
        <w:t xml:space="preserve"> advantages of state-of-the-art compression algorithms in a frac</w:t>
      </w:r>
      <w:r>
        <w:t>tion of their processing times.</w:t>
      </w:r>
    </w:p>
    <w:p w:rsidR="00A329AB" w:rsidRDefault="000D76B1" w:rsidP="00AC33C9">
      <w:r>
        <w:t>Although our</w:t>
      </w:r>
      <w:r>
        <w:t xml:space="preserve"> serializat</w:t>
      </w:r>
      <w:r>
        <w:t xml:space="preserve">ion technique does not require </w:t>
      </w:r>
      <w:r w:rsidRPr="000D76B1">
        <w:rPr>
          <w:i/>
        </w:rPr>
        <w:t>full</w:t>
      </w:r>
      <w:r>
        <w:t xml:space="preserve"> deserialization before some processing can occur, it would be interesting to examine if some operations</w:t>
      </w:r>
      <w:r>
        <w:t xml:space="preserve"> (i.e. joins) can be evaluated</w:t>
      </w:r>
      <w:r>
        <w:t xml:space="preserve"> </w:t>
      </w:r>
      <w:r>
        <w:t xml:space="preserve">directly </w:t>
      </w:r>
      <w:r>
        <w:t>on the serialized form of a factorization w</w:t>
      </w:r>
      <w:r w:rsidR="00107C0D">
        <w:t>ithout deserializing.</w:t>
      </w:r>
    </w:p>
    <w:p w:rsidR="0008780A" w:rsidRDefault="0008780A" w:rsidP="00AC33C9"/>
    <w:p w:rsidR="00901C19" w:rsidRDefault="006F3DE5" w:rsidP="006F3DE5">
      <w:pPr>
        <w:pStyle w:val="Heading2"/>
      </w:pPr>
      <w:bookmarkStart w:id="172" w:name="_Toc428831853"/>
      <w:bookmarkStart w:id="173" w:name="_Toc428832056"/>
      <w:r w:rsidRPr="006F3DE5">
        <w:t>Distributed query processing</w:t>
      </w:r>
      <w:bookmarkEnd w:id="172"/>
      <w:bookmarkEnd w:id="173"/>
    </w:p>
    <w:p w:rsidR="003C0574" w:rsidRDefault="003C0574" w:rsidP="003C0574">
      <w:r>
        <w:t xml:space="preserve">There are a lot of </w:t>
      </w:r>
      <w:r>
        <w:t>interesting aspects</w:t>
      </w:r>
      <w:r>
        <w:t xml:space="preserve"> </w:t>
      </w:r>
      <w:r>
        <w:t>regarding distributed query processing</w:t>
      </w:r>
      <w:r>
        <w:t>.</w:t>
      </w:r>
    </w:p>
    <w:p w:rsidR="003C0574" w:rsidRDefault="003C0574" w:rsidP="003C0574"/>
    <w:p w:rsidR="003C0574" w:rsidRDefault="003C0574" w:rsidP="003C0574">
      <w:r>
        <w:t>One research topic could be</w:t>
      </w:r>
      <w:r>
        <w:t xml:space="preserve"> the investigation of how f-trees can affect communication time, hence end-to-end processing time. For example, should each node apply f-plans on its local factorization before transmitting it in order to reduce its size but at the same ti</w:t>
      </w:r>
      <w:r>
        <w:t>me adding extra processing time? I</w:t>
      </w:r>
      <w:r>
        <w:t>s it better to just ship everything as is</w:t>
      </w:r>
      <w:r>
        <w:t xml:space="preserve"> (based on their existing f-tree)</w:t>
      </w:r>
      <w:r>
        <w:t xml:space="preserve"> avoiding extra processing time </w:t>
      </w:r>
      <w:r>
        <w:t>but possibly shipping larger factorization</w:t>
      </w:r>
      <w:r>
        <w:t xml:space="preserve">? Moreover, would </w:t>
      </w:r>
      <w:r>
        <w:t xml:space="preserve">it </w:t>
      </w:r>
      <w:r>
        <w:t xml:space="preserve">be better to use a global f-tree for the factorizations at each site or </w:t>
      </w:r>
      <w:r>
        <w:t xml:space="preserve">should </w:t>
      </w:r>
      <w:r>
        <w:t xml:space="preserve">each node </w:t>
      </w:r>
      <w:r>
        <w:t>modify the local</w:t>
      </w:r>
      <w:r>
        <w:t xml:space="preserve"> factorization in </w:t>
      </w:r>
      <w:r>
        <w:t>some way to use an</w:t>
      </w:r>
      <w:r>
        <w:t xml:space="preserve"> f-tree </w:t>
      </w:r>
      <w:r>
        <w:t>for faster processing of the query</w:t>
      </w:r>
      <w:r>
        <w:t>?</w:t>
      </w:r>
      <w:r w:rsidR="00A3477C">
        <w:t xml:space="preserve"> These are all questions that were asked during our discussions and meetings but never had time to investigate in-detail.</w:t>
      </w:r>
    </w:p>
    <w:p w:rsidR="003C0574" w:rsidRDefault="003C0574" w:rsidP="003C0574"/>
    <w:p w:rsidR="003C0574" w:rsidRDefault="003C0574" w:rsidP="003C0574">
      <w:r>
        <w:t xml:space="preserve">There is the topic of data </w:t>
      </w:r>
      <w:r w:rsidR="00FF1044">
        <w:t>communication</w:t>
      </w:r>
      <w:r>
        <w:t xml:space="preserve">, which is a well-known problem to all distributed systems. At the moment we use ordered reads and writes, but what </w:t>
      </w:r>
      <w:r w:rsidR="00FF1044">
        <w:t xml:space="preserve">would be the effect </w:t>
      </w:r>
      <w:r>
        <w:t xml:space="preserve">if random communication or other policy is used. For example, initially we were planning to also test communication </w:t>
      </w:r>
      <w:r w:rsidR="00FF1044">
        <w:t xml:space="preserve">in </w:t>
      </w:r>
      <w:r w:rsidR="00FF1044">
        <w:t xml:space="preserve">Round-Robin </w:t>
      </w:r>
      <w:r w:rsidR="00FF1044">
        <w:t xml:space="preserve">style </w:t>
      </w:r>
      <w:r>
        <w:t>where a small fraction of the serialization is sent to each node</w:t>
      </w:r>
      <w:r w:rsidR="00FF1044">
        <w:t xml:space="preserve"> at a time</w:t>
      </w:r>
      <w:r>
        <w:t xml:space="preserve"> in order to keep all </w:t>
      </w:r>
      <w:r w:rsidR="00FF1044">
        <w:t>network</w:t>
      </w:r>
      <w:r>
        <w:t xml:space="preserve"> streams</w:t>
      </w:r>
      <w:r w:rsidR="00FF1044">
        <w:t xml:space="preserve"> busy</w:t>
      </w:r>
      <w:r>
        <w:t xml:space="preserve">, thus </w:t>
      </w:r>
      <w:r w:rsidR="00FF1044">
        <w:t xml:space="preserve">a node would </w:t>
      </w:r>
      <w:r>
        <w:t>never stall waiting for data.</w:t>
      </w:r>
    </w:p>
    <w:p w:rsidR="003C0574" w:rsidRDefault="003C0574" w:rsidP="003C0574"/>
    <w:p w:rsidR="006F3DE5" w:rsidRDefault="003C0574" w:rsidP="003C0574">
      <w:r>
        <w:t xml:space="preserve">Additionally, a more interesting subject is the actual query processing. We also briefly </w:t>
      </w:r>
      <w:r w:rsidR="00AD2BFE">
        <w:t>hinted in brainstorming sessions</w:t>
      </w:r>
      <w:r>
        <w:t xml:space="preserve"> the possibility of transmitting only</w:t>
      </w:r>
      <w:r w:rsidR="00AD2BFE">
        <w:t xml:space="preserve"> the</w:t>
      </w:r>
      <w:r>
        <w:t xml:space="preserve"> absolute required data needed by the query and not the whole factorization. For example, if the query joins at the root attribute of the f-tree then by serializing and transmitting just </w:t>
      </w:r>
      <w:r w:rsidR="00AD2BFE">
        <w:t xml:space="preserve">the </w:t>
      </w:r>
      <w:r>
        <w:t>root attribute of t</w:t>
      </w:r>
      <w:r w:rsidR="00AD2BFE">
        <w:t xml:space="preserve">he factorization, which is </w:t>
      </w:r>
      <w:r>
        <w:t>smaller than the whole</w:t>
      </w:r>
      <w:r w:rsidR="00AD2BFE">
        <w:t xml:space="preserve"> factorization</w:t>
      </w:r>
      <w:r>
        <w:t>, we coul</w:t>
      </w:r>
      <w:r w:rsidR="00AD2BFE">
        <w:t>d evaluate the join in much less time since we significantly reduce both communication and computation costs</w:t>
      </w:r>
      <w:r>
        <w:t>. Of course, the result should be communicated back to the nodes in order to generate</w:t>
      </w:r>
      <w:r w:rsidR="00573C21">
        <w:t xml:space="preserve"> the final result but this can be considered</w:t>
      </w:r>
      <w:r>
        <w:t xml:space="preserve"> trivial.</w:t>
      </w:r>
      <w:r w:rsidR="007B1623">
        <w:t xml:space="preserve"> </w:t>
      </w:r>
      <w:r>
        <w:t>This idea was one of the reason why we think the current serialization technique (Bit Serializer) is good and should be further extended. Each union is handled separately and therefore makes possible clever optimizat</w:t>
      </w:r>
      <w:r w:rsidR="007B1623">
        <w:t>ions like the aforementioned</w:t>
      </w:r>
      <w:r>
        <w:t xml:space="preserve"> partial processing.</w:t>
      </w:r>
    </w:p>
    <w:p w:rsidR="00B05496" w:rsidRDefault="00B05496" w:rsidP="00AC33C9"/>
    <w:p w:rsidR="00D431C4" w:rsidRDefault="00D431C4" w:rsidP="00AC33C9"/>
    <w:p w:rsidR="00D431C4" w:rsidRDefault="00D431C4" w:rsidP="00AC33C9"/>
    <w:p w:rsidR="00D431C4" w:rsidRDefault="00D431C4" w:rsidP="00AC33C9"/>
    <w:p w:rsidR="00E308A9" w:rsidRDefault="00E308A9" w:rsidP="00E308A9">
      <w:pPr>
        <w:pStyle w:val="Heading2"/>
      </w:pPr>
      <w:bookmarkStart w:id="174" w:name="_Toc428831854"/>
      <w:bookmarkStart w:id="175" w:name="_Toc428832057"/>
      <w:r>
        <w:lastRenderedPageBreak/>
        <w:t>FDB query engine</w:t>
      </w:r>
      <w:bookmarkEnd w:id="174"/>
      <w:bookmarkEnd w:id="175"/>
    </w:p>
    <w:p w:rsidR="00E308A9" w:rsidRDefault="00E308A9" w:rsidP="00E308A9">
      <w:r>
        <w:t xml:space="preserve">In my opinion, an important </w:t>
      </w:r>
      <w:r w:rsidR="00F60818">
        <w:t>aspect</w:t>
      </w:r>
      <w:r>
        <w:t xml:space="preserve"> of future work in FDB is making it more generic and </w:t>
      </w:r>
      <w:r w:rsidR="00F60818">
        <w:t xml:space="preserve">more </w:t>
      </w:r>
      <w:r>
        <w:t>usable</w:t>
      </w:r>
      <w:r w:rsidR="00F60818">
        <w:t xml:space="preserve"> in scenarios outside the experiments reach</w:t>
      </w:r>
      <w:r>
        <w:t>. At the moment, most of FDB functionality assumes single factorization as input. It should be extended to be able to work with multiple inputs, merging them, inferring global f-trees in order to combine different factorizations dynamically in run-time</w:t>
      </w:r>
      <w:r w:rsidR="00F60818">
        <w:t xml:space="preserve"> and evaluate queries on the merged result</w:t>
      </w:r>
      <w:r>
        <w:t xml:space="preserve">. </w:t>
      </w:r>
    </w:p>
    <w:p w:rsidR="00F60818" w:rsidRDefault="00F60818" w:rsidP="00E308A9"/>
    <w:p w:rsidR="00B05496" w:rsidRPr="00AC33C9" w:rsidRDefault="00E308A9" w:rsidP="00E308A9">
      <w:r>
        <w:t xml:space="preserve">Moreover, </w:t>
      </w:r>
      <w:r w:rsidR="00F60818">
        <w:t xml:space="preserve">through the experiments conducted for this thesis we realized that the </w:t>
      </w:r>
      <w:r>
        <w:t xml:space="preserve">current in-memory representation of factorizations is not ideal </w:t>
      </w:r>
      <w:r w:rsidR="00F60818">
        <w:t>and</w:t>
      </w:r>
      <w:r>
        <w:t xml:space="preserve"> it has a lot of overhead due to excessive usage</w:t>
      </w:r>
      <w:r w:rsidR="00F60818">
        <w:t xml:space="preserve"> </w:t>
      </w:r>
      <w:r>
        <w:t>of double linked lists</w:t>
      </w:r>
      <w:r w:rsidR="00F60818">
        <w:t>,</w:t>
      </w:r>
      <w:r>
        <w:t xml:space="preserve"> which bring along </w:t>
      </w:r>
      <w:r w:rsidR="00F60818">
        <w:t xml:space="preserve">a lot </w:t>
      </w:r>
      <w:r>
        <w:t>pointer book-keeping.</w:t>
      </w:r>
      <w:r w:rsidR="00F60818">
        <w:t xml:space="preserve"> Therefore, some attention should be given in making the representation of a factorization in memory as efficient as possible. Having a lighter in-memory representation will instantly boost the distributed query processing too since the communication cost is a bit less than half the total execution time and as we discussed in the experiments 6.3 and 6.4 this is mostly due to the slow deserialization, which in turn is slow because of the fat representation in memory.</w:t>
      </w:r>
    </w:p>
    <w:p w:rsidR="00CB2997" w:rsidRPr="00CB2997" w:rsidRDefault="00CB2997" w:rsidP="00CB2997">
      <w:pPr>
        <w:pStyle w:val="Heading1"/>
        <w:numPr>
          <w:ilvl w:val="0"/>
          <w:numId w:val="0"/>
        </w:numPr>
      </w:pPr>
      <w:bookmarkStart w:id="176" w:name="_Toc428832058"/>
      <w:bookmarkEnd w:id="0"/>
      <w:bookmarkEnd w:id="169"/>
      <w:r w:rsidRPr="00CB2997">
        <w:lastRenderedPageBreak/>
        <w:t>References</w:t>
      </w:r>
      <w:bookmarkEnd w:id="176"/>
    </w:p>
    <w:p w:rsidR="006F6DA9" w:rsidRDefault="006F6DA9" w:rsidP="0066780C">
      <w:pPr>
        <w:spacing w:before="120" w:after="120"/>
      </w:pPr>
    </w:p>
    <w:p w:rsidR="007E6302" w:rsidRPr="007E6302" w:rsidRDefault="0066780C" w:rsidP="007E630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007E6302" w:rsidRPr="007E6302">
        <w:rPr>
          <w:rFonts w:ascii="Times New Roman" w:hAnsi="Times New Roman" w:cs="Times New Roman"/>
        </w:rPr>
        <w:t>[1]</w:t>
      </w:r>
      <w:r w:rsidR="007E6302" w:rsidRPr="007E6302">
        <w:rPr>
          <w:rFonts w:ascii="Times New Roman" w:hAnsi="Times New Roman" w:cs="Times New Roman"/>
        </w:rPr>
        <w:tab/>
        <w:t xml:space="preserve">N. Bakibayev, D. Olteanu, and J. Závodnỳ, “Fdb: A query engine for factorised relational databases,” </w:t>
      </w:r>
      <w:r w:rsidR="007E6302" w:rsidRPr="007E6302">
        <w:rPr>
          <w:rFonts w:ascii="Times New Roman" w:hAnsi="Times New Roman" w:cs="Times New Roman"/>
          <w:i/>
          <w:iCs/>
        </w:rPr>
        <w:t>Proc. VLDB Endow.</w:t>
      </w:r>
      <w:r w:rsidR="007E6302" w:rsidRPr="007E6302">
        <w:rPr>
          <w:rFonts w:ascii="Times New Roman" w:hAnsi="Times New Roman" w:cs="Times New Roman"/>
        </w:rPr>
        <w:t>, vol. 5, no. 11, pp. 1232–1243,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2]</w:t>
      </w:r>
      <w:r w:rsidRPr="007E6302">
        <w:rPr>
          <w:rFonts w:ascii="Times New Roman" w:hAnsi="Times New Roman" w:cs="Times New Roman"/>
        </w:rPr>
        <w:tab/>
        <w:t xml:space="preserve">N. Bakibayev, T. Kočiskỳ, D. Olteanu, and J. Závodnỳ, “Aggregation and ordering in factorised databases,” </w:t>
      </w:r>
      <w:r w:rsidRPr="007E6302">
        <w:rPr>
          <w:rFonts w:ascii="Times New Roman" w:hAnsi="Times New Roman" w:cs="Times New Roman"/>
          <w:i/>
          <w:iCs/>
        </w:rPr>
        <w:t>Proc. VLDB Endow.</w:t>
      </w:r>
      <w:r w:rsidRPr="007E6302">
        <w:rPr>
          <w:rFonts w:ascii="Times New Roman" w:hAnsi="Times New Roman" w:cs="Times New Roman"/>
        </w:rPr>
        <w:t>, vol. 6, no. 14, pp. 1990–2001, 201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3]</w:t>
      </w:r>
      <w:r w:rsidRPr="007E6302">
        <w:rPr>
          <w:rFonts w:ascii="Times New Roman" w:hAnsi="Times New Roman" w:cs="Times New Roman"/>
        </w:rPr>
        <w:tab/>
        <w:t xml:space="preserve">N. Bakibayev, D. Olteanu, and J. Závodnỳ, “Demonstration of the FDB query engine for factorised databases,” </w:t>
      </w:r>
      <w:r w:rsidRPr="007E6302">
        <w:rPr>
          <w:rFonts w:ascii="Times New Roman" w:hAnsi="Times New Roman" w:cs="Times New Roman"/>
          <w:i/>
          <w:iCs/>
        </w:rPr>
        <w:t>Proc. VLDB Endow.</w:t>
      </w:r>
      <w:r w:rsidRPr="007E6302">
        <w:rPr>
          <w:rFonts w:ascii="Times New Roman" w:hAnsi="Times New Roman" w:cs="Times New Roman"/>
        </w:rPr>
        <w:t>, vol. 5, no. 12, pp. 1950–1953,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4]</w:t>
      </w:r>
      <w:r w:rsidRPr="007E6302">
        <w:rPr>
          <w:rFonts w:ascii="Times New Roman" w:hAnsi="Times New Roman" w:cs="Times New Roman"/>
        </w:rPr>
        <w:tab/>
        <w:t xml:space="preserve">D. A. Schneider and D. J. DeWitt, “Tradeoffs in Processing Complex Join Queries via Hashing in Multiprocessor Database Machines,” in </w:t>
      </w:r>
      <w:r w:rsidRPr="007E6302">
        <w:rPr>
          <w:rFonts w:ascii="Times New Roman" w:hAnsi="Times New Roman" w:cs="Times New Roman"/>
          <w:i/>
          <w:iCs/>
        </w:rPr>
        <w:t>Proceedings of the Sixteenth International Conference on Very Large Databases</w:t>
      </w:r>
      <w:r w:rsidRPr="007E6302">
        <w:rPr>
          <w:rFonts w:ascii="Times New Roman" w:hAnsi="Times New Roman" w:cs="Times New Roman"/>
        </w:rPr>
        <w:t>, San Francisco, CA, USA, 1990, pp. 469–48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5]</w:t>
      </w:r>
      <w:r w:rsidRPr="007E6302">
        <w:rPr>
          <w:rFonts w:ascii="Times New Roman" w:hAnsi="Times New Roman" w:cs="Times New Roman"/>
        </w:rPr>
        <w:tab/>
        <w:t xml:space="preserve">H. Q. Ngo, E. Porat, C. Ré, and A. Rudra, “Worst-case Optimal Join Algorithms: [Extended Abstract],” in </w:t>
      </w:r>
      <w:r w:rsidRPr="007E6302">
        <w:rPr>
          <w:rFonts w:ascii="Times New Roman" w:hAnsi="Times New Roman" w:cs="Times New Roman"/>
          <w:i/>
          <w:iCs/>
        </w:rPr>
        <w:t>Proceedings of the 31st Symposium on Principles of Database Systems</w:t>
      </w:r>
      <w:r w:rsidRPr="007E6302">
        <w:rPr>
          <w:rFonts w:ascii="Times New Roman" w:hAnsi="Times New Roman" w:cs="Times New Roman"/>
        </w:rPr>
        <w:t>, New York, NY, USA, 2012, pp. 37–48.</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6]</w:t>
      </w:r>
      <w:r w:rsidRPr="007E6302">
        <w:rPr>
          <w:rFonts w:ascii="Times New Roman" w:hAnsi="Times New Roman" w:cs="Times New Roman"/>
        </w:rPr>
        <w:tab/>
        <w:t xml:space="preserve">H. Q. Ngo, D. T. Nguyen, C. Re, and A. Rudra, “Beyond Worst-case Analysis for Joins with Minesweeper,” in </w:t>
      </w:r>
      <w:r w:rsidRPr="007E6302">
        <w:rPr>
          <w:rFonts w:ascii="Times New Roman" w:hAnsi="Times New Roman" w:cs="Times New Roman"/>
          <w:i/>
          <w:iCs/>
        </w:rPr>
        <w:t>Proceedings of the 33rd ACM SIGMOD-SIGACT-SIGART Symposium on Principles of Database Systems</w:t>
      </w:r>
      <w:r w:rsidRPr="007E6302">
        <w:rPr>
          <w:rFonts w:ascii="Times New Roman" w:hAnsi="Times New Roman" w:cs="Times New Roman"/>
        </w:rPr>
        <w:t>, New York, NY, USA, 2014, pp. 234–245.</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7]</w:t>
      </w:r>
      <w:r w:rsidRPr="007E6302">
        <w:rPr>
          <w:rFonts w:ascii="Times New Roman" w:hAnsi="Times New Roman" w:cs="Times New Roman"/>
        </w:rPr>
        <w:tab/>
        <w:t xml:space="preserve">T. L. Veldhuizen, “Leapfrog Triejoin: a worst-case optimal join algorithm,” </w:t>
      </w:r>
      <w:r w:rsidRPr="007E6302">
        <w:rPr>
          <w:rFonts w:ascii="Times New Roman" w:hAnsi="Times New Roman" w:cs="Times New Roman"/>
          <w:i/>
          <w:iCs/>
        </w:rPr>
        <w:t>ArXiv12100481 Cs</w:t>
      </w:r>
      <w:r w:rsidRPr="007E6302">
        <w:rPr>
          <w:rFonts w:ascii="Times New Roman" w:hAnsi="Times New Roman" w:cs="Times New Roman"/>
        </w:rPr>
        <w:t>, Oct.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8]</w:t>
      </w:r>
      <w:r w:rsidRPr="007E6302">
        <w:rPr>
          <w:rFonts w:ascii="Times New Roman" w:hAnsi="Times New Roman" w:cs="Times New Roman"/>
        </w:rPr>
        <w:tab/>
        <w:t xml:space="preserve">X. Zhang, L. Chen, and M. Wang, “Efficient Multi-way Theta-join Processing Using MapReduce,” </w:t>
      </w:r>
      <w:r w:rsidRPr="007E6302">
        <w:rPr>
          <w:rFonts w:ascii="Times New Roman" w:hAnsi="Times New Roman" w:cs="Times New Roman"/>
          <w:i/>
          <w:iCs/>
        </w:rPr>
        <w:t>Proc VLDB Endow</w:t>
      </w:r>
      <w:r w:rsidRPr="007E6302">
        <w:rPr>
          <w:rFonts w:ascii="Times New Roman" w:hAnsi="Times New Roman" w:cs="Times New Roman"/>
        </w:rPr>
        <w:t>, vol. 5, no. 11, pp. 1184–1195, Jul.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9]</w:t>
      </w:r>
      <w:r w:rsidRPr="007E6302">
        <w:rPr>
          <w:rFonts w:ascii="Times New Roman" w:hAnsi="Times New Roman" w:cs="Times New Roman"/>
        </w:rPr>
        <w:tab/>
        <w:t xml:space="preserve">N. Bruno, Y. Kwon, and M.-C. Wu, “Advanced Join Strategies for Large-scale Distributed Computation,” </w:t>
      </w:r>
      <w:r w:rsidRPr="007E6302">
        <w:rPr>
          <w:rFonts w:ascii="Times New Roman" w:hAnsi="Times New Roman" w:cs="Times New Roman"/>
          <w:i/>
          <w:iCs/>
        </w:rPr>
        <w:t>Proc VLDB Endow</w:t>
      </w:r>
      <w:r w:rsidRPr="007E6302">
        <w:rPr>
          <w:rFonts w:ascii="Times New Roman" w:hAnsi="Times New Roman" w:cs="Times New Roman"/>
        </w:rPr>
        <w:t>, vol. 7, no. 13, pp. 1484–1495, Aug. 201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0]</w:t>
      </w:r>
      <w:r w:rsidRPr="007E6302">
        <w:rPr>
          <w:rFonts w:ascii="Times New Roman" w:hAnsi="Times New Roman" w:cs="Times New Roman"/>
        </w:rPr>
        <w:tab/>
        <w:t xml:space="preserve">O. Polychroniou, R. Sen, and K. A. Ross, “Track Join: Distributed Joins with Minimal Network Traffic,” in </w:t>
      </w:r>
      <w:r w:rsidRPr="007E6302">
        <w:rPr>
          <w:rFonts w:ascii="Times New Roman" w:hAnsi="Times New Roman" w:cs="Times New Roman"/>
          <w:i/>
          <w:iCs/>
        </w:rPr>
        <w:t>Proceedings of the 2014 ACM SIGMOD International Conference on Management of Data</w:t>
      </w:r>
      <w:r w:rsidRPr="007E6302">
        <w:rPr>
          <w:rFonts w:ascii="Times New Roman" w:hAnsi="Times New Roman" w:cs="Times New Roman"/>
        </w:rPr>
        <w:t>, New York, NY, USA, 2014, pp. 1483–149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1]</w:t>
      </w:r>
      <w:r w:rsidRPr="007E6302">
        <w:rPr>
          <w:rFonts w:ascii="Times New Roman" w:hAnsi="Times New Roman" w:cs="Times New Roman"/>
        </w:rPr>
        <w:tab/>
        <w:t xml:space="preserve">F. N. Afrati and J. D. Ullman, “Optimizing Joins in a Map-reduce Environment,” in </w:t>
      </w:r>
      <w:r w:rsidRPr="007E6302">
        <w:rPr>
          <w:rFonts w:ascii="Times New Roman" w:hAnsi="Times New Roman" w:cs="Times New Roman"/>
          <w:i/>
          <w:iCs/>
        </w:rPr>
        <w:t>Proceedings of the 13th International Conference on Extending Database Technology</w:t>
      </w:r>
      <w:r w:rsidRPr="007E6302">
        <w:rPr>
          <w:rFonts w:ascii="Times New Roman" w:hAnsi="Times New Roman" w:cs="Times New Roman"/>
        </w:rPr>
        <w:t>, New York, NY, USA, 2010, pp. 99–11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2]</w:t>
      </w:r>
      <w:r w:rsidRPr="007E6302">
        <w:rPr>
          <w:rFonts w:ascii="Times New Roman" w:hAnsi="Times New Roman" w:cs="Times New Roman"/>
        </w:rPr>
        <w:tab/>
        <w:t xml:space="preserve">F. Afrati, M. Joglekar, C. Ré, S. Salihoglu, and J. D. Ullman, “GYM: A Multiround Join Algorithm In MapReduce,” </w:t>
      </w:r>
      <w:r w:rsidRPr="007E6302">
        <w:rPr>
          <w:rFonts w:ascii="Times New Roman" w:hAnsi="Times New Roman" w:cs="Times New Roman"/>
          <w:i/>
          <w:iCs/>
        </w:rPr>
        <w:t>ArXiv14104156 Cs</w:t>
      </w:r>
      <w:r w:rsidRPr="007E6302">
        <w:rPr>
          <w:rFonts w:ascii="Times New Roman" w:hAnsi="Times New Roman" w:cs="Times New Roman"/>
        </w:rPr>
        <w:t>, Oct. 201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3]</w:t>
      </w:r>
      <w:r w:rsidRPr="007E6302">
        <w:rPr>
          <w:rFonts w:ascii="Times New Roman" w:hAnsi="Times New Roman" w:cs="Times New Roman"/>
        </w:rPr>
        <w:tab/>
        <w:t xml:space="preserve">S. Chu, M. Balazinska, and D. Suciu, “From theory to practice: Efficient join query evaluation in a parallel database system,” in </w:t>
      </w:r>
      <w:r w:rsidRPr="007E6302">
        <w:rPr>
          <w:rFonts w:ascii="Times New Roman" w:hAnsi="Times New Roman" w:cs="Times New Roman"/>
          <w:i/>
          <w:iCs/>
        </w:rPr>
        <w:t>Proc. ACM SIGMOD</w:t>
      </w:r>
      <w:r w:rsidRPr="007E6302">
        <w:rPr>
          <w:rFonts w:ascii="Times New Roman" w:hAnsi="Times New Roman" w:cs="Times New Roman"/>
        </w:rPr>
        <w:t>, 2015, vol. 9.</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4]</w:t>
      </w:r>
      <w:r w:rsidRPr="007E6302">
        <w:rPr>
          <w:rFonts w:ascii="Times New Roman" w:hAnsi="Times New Roman" w:cs="Times New Roman"/>
        </w:rPr>
        <w:tab/>
        <w:t>G. DeCandia, D. Hastorun, M. Jampani, G. Ka</w:t>
      </w:r>
      <w:r w:rsidRPr="007E6302">
        <w:rPr>
          <w:rFonts w:ascii="Times New Roman" w:hAnsi="Times New Roman" w:cs="Times New Roman"/>
        </w:rPr>
        <w:lastRenderedPageBreak/>
        <w:t xml:space="preserve">kulapati, A. Lakshman, A. Pilchin, S. Sivasubramanian, P. Vosshall, and W. Vogels, “Dynamo: Amazon’s Highly Available Key-value Store,” in </w:t>
      </w:r>
      <w:r w:rsidRPr="007E6302">
        <w:rPr>
          <w:rFonts w:ascii="Times New Roman" w:hAnsi="Times New Roman" w:cs="Times New Roman"/>
          <w:i/>
          <w:iCs/>
        </w:rPr>
        <w:t>Proceedings of Twenty-first ACM SIGOPS Symposium on Operating Systems Principles</w:t>
      </w:r>
      <w:r w:rsidRPr="007E6302">
        <w:rPr>
          <w:rFonts w:ascii="Times New Roman" w:hAnsi="Times New Roman" w:cs="Times New Roman"/>
        </w:rPr>
        <w:t>, New York, NY, USA, 2007, pp. 205–22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5]</w:t>
      </w:r>
      <w:r w:rsidRPr="007E6302">
        <w:rPr>
          <w:rFonts w:ascii="Times New Roman" w:hAnsi="Times New Roman" w:cs="Times New Roman"/>
        </w:rPr>
        <w:tab/>
        <w:t xml:space="preserve">J. Shute, R. Vingralek, B. Samwel, B. Handy, C. Whipkey, E. Rollins, M. Oancea, K. Littlefield, D. Menestrina, S. Ellner, and others, “F1: A distributed SQL database that scales,” </w:t>
      </w:r>
      <w:r w:rsidRPr="007E6302">
        <w:rPr>
          <w:rFonts w:ascii="Times New Roman" w:hAnsi="Times New Roman" w:cs="Times New Roman"/>
          <w:i/>
          <w:iCs/>
        </w:rPr>
        <w:t>Proc. VLDB Endow.</w:t>
      </w:r>
      <w:r w:rsidRPr="007E6302">
        <w:rPr>
          <w:rFonts w:ascii="Times New Roman" w:hAnsi="Times New Roman" w:cs="Times New Roman"/>
        </w:rPr>
        <w:t>, vol. 6, no. 11, pp. 1068–1079, 201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6]</w:t>
      </w:r>
      <w:r w:rsidRPr="007E6302">
        <w:rPr>
          <w:rFonts w:ascii="Times New Roman" w:hAnsi="Times New Roman" w:cs="Times New Roman"/>
        </w:rPr>
        <w:tab/>
        <w:t xml:space="preserve">P. Beame, P. Koutris, and D. Suciu, “Communication Steps for Parallel Query Processing,” in </w:t>
      </w:r>
      <w:r w:rsidRPr="007E6302">
        <w:rPr>
          <w:rFonts w:ascii="Times New Roman" w:hAnsi="Times New Roman" w:cs="Times New Roman"/>
          <w:i/>
          <w:iCs/>
        </w:rPr>
        <w:t>Proceedings of the 32Nd Symposium on Principles of Database Systems</w:t>
      </w:r>
      <w:r w:rsidRPr="007E6302">
        <w:rPr>
          <w:rFonts w:ascii="Times New Roman" w:hAnsi="Times New Roman" w:cs="Times New Roman"/>
        </w:rPr>
        <w:t>, New York, NY, USA, 2013, pp. 273–28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7]</w:t>
      </w:r>
      <w:r w:rsidRPr="007E6302">
        <w:rPr>
          <w:rFonts w:ascii="Times New Roman" w:hAnsi="Times New Roman" w:cs="Times New Roman"/>
        </w:rPr>
        <w:tab/>
        <w:t xml:space="preserve">P. Beame, P. Koutris, and D. Suciu, “Skew in Parallel Query Processing,” in </w:t>
      </w:r>
      <w:r w:rsidRPr="007E6302">
        <w:rPr>
          <w:rFonts w:ascii="Times New Roman" w:hAnsi="Times New Roman" w:cs="Times New Roman"/>
          <w:i/>
          <w:iCs/>
        </w:rPr>
        <w:t>Proceedings of the 33rd ACM SIGMOD-SIGACT-SIGART Symposium on Principles of Database Systems</w:t>
      </w:r>
      <w:r w:rsidRPr="007E6302">
        <w:rPr>
          <w:rFonts w:ascii="Times New Roman" w:hAnsi="Times New Roman" w:cs="Times New Roman"/>
        </w:rPr>
        <w:t>, New York, NY, USA, 2014, pp. 212–22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8]</w:t>
      </w:r>
      <w:r w:rsidRPr="007E6302">
        <w:rPr>
          <w:rFonts w:ascii="Times New Roman" w:hAnsi="Times New Roman" w:cs="Times New Roman"/>
        </w:rPr>
        <w:tab/>
        <w:t>“SMHasher &amp; MurmurHash.” .</w:t>
      </w:r>
    </w:p>
    <w:p w:rsidR="00051F0D" w:rsidRDefault="0066780C" w:rsidP="0066780C">
      <w:pPr>
        <w:spacing w:before="120" w:after="120"/>
      </w:pPr>
      <w:r>
        <w:rPr>
          <w:rFonts w:ascii="Times New Roman" w:hAnsi="Times New Roman" w:cs="Times New Roman"/>
        </w:rPr>
        <w:fldChar w:fldCharType="end"/>
      </w:r>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77" w:name="_Toc428832059"/>
      <w:r w:rsidRPr="00C0415A">
        <w:lastRenderedPageBreak/>
        <w:t>Appendix A</w:t>
      </w:r>
      <w:bookmarkEnd w:id="177"/>
    </w:p>
    <w:p w:rsidR="00963722" w:rsidRDefault="00963722" w:rsidP="00963722">
      <w:pPr>
        <w:keepNext/>
        <w:jc w:val="center"/>
      </w:pPr>
      <w:r>
        <w:rPr>
          <w:noProof/>
          <w:lang w:val="el-GR" w:eastAsia="el-GR"/>
        </w:rPr>
        <w:drawing>
          <wp:inline distT="0" distB="0" distL="0" distR="0" wp14:anchorId="738D7BBF" wp14:editId="15D14EE4">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19CC4816" wp14:editId="4CF643DE">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1E966741" wp14:editId="0B03E6A8">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E43ABC">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2FB47DCB" wp14:editId="3A4AA884">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5D2FACA3" wp14:editId="08FEDD82">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5</w:t>
      </w:r>
      <w:r>
        <w:fldChar w:fldCharType="end"/>
      </w:r>
      <w:r>
        <w:t>: F-Tree 5</w:t>
      </w:r>
    </w:p>
    <w:p w:rsidR="00963722" w:rsidRDefault="00963722" w:rsidP="00963722">
      <w:pPr>
        <w:keepNext/>
      </w:pPr>
      <w:r>
        <w:rPr>
          <w:noProof/>
          <w:lang w:val="el-GR" w:eastAsia="el-GR"/>
        </w:rPr>
        <w:drawing>
          <wp:inline distT="0" distB="0" distL="0" distR="0" wp14:anchorId="3484741B" wp14:editId="58670C45">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044E9274" wp14:editId="55552862">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7</w:t>
      </w:r>
      <w:r>
        <w:fldChar w:fldCharType="end"/>
      </w:r>
      <w:r>
        <w:t>: F-Tree 7</w:t>
      </w:r>
    </w:p>
    <w:p w:rsidR="00963722" w:rsidRDefault="00963722" w:rsidP="00963722">
      <w:pPr>
        <w:keepNext/>
      </w:pPr>
      <w:r>
        <w:rPr>
          <w:noProof/>
          <w:lang w:val="el-GR" w:eastAsia="el-GR"/>
        </w:rPr>
        <w:drawing>
          <wp:inline distT="0" distB="0" distL="0" distR="0" wp14:anchorId="3EFB12F1" wp14:editId="41126B23">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7AA4F168" wp14:editId="24CE1EDD">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1282D656" wp14:editId="406550BF">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E43ABC">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sectPr w:rsidR="003F667E" w:rsidSect="00F6375A">
      <w:footerReference w:type="first" r:id="rId49"/>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8EA" w:rsidRDefault="008D78EA" w:rsidP="00CB2997">
      <w:r>
        <w:separator/>
      </w:r>
    </w:p>
  </w:endnote>
  <w:endnote w:type="continuationSeparator" w:id="0">
    <w:p w:rsidR="008D78EA" w:rsidRDefault="008D78EA"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851886"/>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7E6302">
          <w:rPr>
            <w:noProof/>
          </w:rPr>
          <w:t>63</w:t>
        </w:r>
        <w:r>
          <w:rPr>
            <w:noProof/>
          </w:rPr>
          <w:fldChar w:fldCharType="end"/>
        </w:r>
      </w:p>
    </w:sdtContent>
  </w:sdt>
  <w:p w:rsidR="00AD670D" w:rsidRDefault="00AD67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D" w:rsidRDefault="00AD670D">
    <w:pPr>
      <w:pStyle w:val="Footer"/>
      <w:jc w:val="center"/>
    </w:pPr>
  </w:p>
  <w:p w:rsidR="00AD670D" w:rsidRDefault="00AD67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7E6302">
          <w:rPr>
            <w:noProof/>
          </w:rPr>
          <w:t>1</w:t>
        </w:r>
        <w:r>
          <w:rPr>
            <w:noProof/>
          </w:rPr>
          <w:fldChar w:fldCharType="end"/>
        </w:r>
      </w:p>
    </w:sdtContent>
  </w:sdt>
  <w:p w:rsidR="00AD670D" w:rsidRDefault="00A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8EA" w:rsidRDefault="008D78EA" w:rsidP="00CB2997">
      <w:r>
        <w:separator/>
      </w:r>
    </w:p>
  </w:footnote>
  <w:footnote w:type="continuationSeparator" w:id="0">
    <w:p w:rsidR="008D78EA" w:rsidRDefault="008D78EA"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07B2E"/>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079C"/>
    <w:rsid w:val="00071097"/>
    <w:rsid w:val="00074DE2"/>
    <w:rsid w:val="00080B3C"/>
    <w:rsid w:val="00081F61"/>
    <w:rsid w:val="000839AE"/>
    <w:rsid w:val="00086222"/>
    <w:rsid w:val="0008780A"/>
    <w:rsid w:val="0009214B"/>
    <w:rsid w:val="00092BFC"/>
    <w:rsid w:val="00092C3E"/>
    <w:rsid w:val="00093987"/>
    <w:rsid w:val="00094E9B"/>
    <w:rsid w:val="0009600E"/>
    <w:rsid w:val="00096431"/>
    <w:rsid w:val="000970CB"/>
    <w:rsid w:val="000A2261"/>
    <w:rsid w:val="000A2326"/>
    <w:rsid w:val="000A50B8"/>
    <w:rsid w:val="000A748A"/>
    <w:rsid w:val="000A74C7"/>
    <w:rsid w:val="000A789F"/>
    <w:rsid w:val="000B7D3F"/>
    <w:rsid w:val="000C390A"/>
    <w:rsid w:val="000C54C3"/>
    <w:rsid w:val="000C5C98"/>
    <w:rsid w:val="000C606F"/>
    <w:rsid w:val="000D00C7"/>
    <w:rsid w:val="000D1EC4"/>
    <w:rsid w:val="000D2128"/>
    <w:rsid w:val="000D44D4"/>
    <w:rsid w:val="000D76B1"/>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07C0D"/>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65C3"/>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36BC"/>
    <w:rsid w:val="001A433E"/>
    <w:rsid w:val="001A4B6B"/>
    <w:rsid w:val="001A4E44"/>
    <w:rsid w:val="001A60DB"/>
    <w:rsid w:val="001A637B"/>
    <w:rsid w:val="001B05AA"/>
    <w:rsid w:val="001B1800"/>
    <w:rsid w:val="001B21F4"/>
    <w:rsid w:val="001B3158"/>
    <w:rsid w:val="001B3CF8"/>
    <w:rsid w:val="001B5DAF"/>
    <w:rsid w:val="001B7101"/>
    <w:rsid w:val="001B7A55"/>
    <w:rsid w:val="001B7F57"/>
    <w:rsid w:val="001C0394"/>
    <w:rsid w:val="001C1372"/>
    <w:rsid w:val="001C428D"/>
    <w:rsid w:val="001C6BCF"/>
    <w:rsid w:val="001C7286"/>
    <w:rsid w:val="001D229E"/>
    <w:rsid w:val="001D25D1"/>
    <w:rsid w:val="001D43BD"/>
    <w:rsid w:val="001D4ABA"/>
    <w:rsid w:val="001D4F4A"/>
    <w:rsid w:val="001E2FA6"/>
    <w:rsid w:val="001E5227"/>
    <w:rsid w:val="001E560D"/>
    <w:rsid w:val="001E7F43"/>
    <w:rsid w:val="001F2BEE"/>
    <w:rsid w:val="00201C0B"/>
    <w:rsid w:val="00205286"/>
    <w:rsid w:val="00205789"/>
    <w:rsid w:val="002107A9"/>
    <w:rsid w:val="0021222D"/>
    <w:rsid w:val="00214930"/>
    <w:rsid w:val="00217CF4"/>
    <w:rsid w:val="00220225"/>
    <w:rsid w:val="00224E89"/>
    <w:rsid w:val="0022603B"/>
    <w:rsid w:val="002263F1"/>
    <w:rsid w:val="00227F37"/>
    <w:rsid w:val="00230B0A"/>
    <w:rsid w:val="00235FF3"/>
    <w:rsid w:val="002376BA"/>
    <w:rsid w:val="002402E8"/>
    <w:rsid w:val="00241857"/>
    <w:rsid w:val="002427E2"/>
    <w:rsid w:val="00244E6A"/>
    <w:rsid w:val="00246ACE"/>
    <w:rsid w:val="00246BD6"/>
    <w:rsid w:val="00246C60"/>
    <w:rsid w:val="002504A1"/>
    <w:rsid w:val="00250979"/>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97800"/>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04D5"/>
    <w:rsid w:val="003033B7"/>
    <w:rsid w:val="00304473"/>
    <w:rsid w:val="0030505C"/>
    <w:rsid w:val="00305999"/>
    <w:rsid w:val="00305A46"/>
    <w:rsid w:val="00305D43"/>
    <w:rsid w:val="00312096"/>
    <w:rsid w:val="00312130"/>
    <w:rsid w:val="00317F74"/>
    <w:rsid w:val="00324333"/>
    <w:rsid w:val="00327A09"/>
    <w:rsid w:val="0033050F"/>
    <w:rsid w:val="00331A64"/>
    <w:rsid w:val="00332714"/>
    <w:rsid w:val="00333E35"/>
    <w:rsid w:val="0033481E"/>
    <w:rsid w:val="003348A2"/>
    <w:rsid w:val="00335485"/>
    <w:rsid w:val="00336101"/>
    <w:rsid w:val="00336EC2"/>
    <w:rsid w:val="00342B6A"/>
    <w:rsid w:val="00347186"/>
    <w:rsid w:val="0034760D"/>
    <w:rsid w:val="00350A32"/>
    <w:rsid w:val="0035144A"/>
    <w:rsid w:val="00354E62"/>
    <w:rsid w:val="003564ED"/>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865DE"/>
    <w:rsid w:val="0038751C"/>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0574"/>
    <w:rsid w:val="003C173C"/>
    <w:rsid w:val="003C1EBC"/>
    <w:rsid w:val="003C36C2"/>
    <w:rsid w:val="003C3D53"/>
    <w:rsid w:val="003C3F33"/>
    <w:rsid w:val="003C4726"/>
    <w:rsid w:val="003C549E"/>
    <w:rsid w:val="003D33AD"/>
    <w:rsid w:val="003D34CD"/>
    <w:rsid w:val="003D395F"/>
    <w:rsid w:val="003D3CE8"/>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17304"/>
    <w:rsid w:val="00422AD1"/>
    <w:rsid w:val="00422BC7"/>
    <w:rsid w:val="00424F61"/>
    <w:rsid w:val="00431E42"/>
    <w:rsid w:val="00432B62"/>
    <w:rsid w:val="00433436"/>
    <w:rsid w:val="0043411C"/>
    <w:rsid w:val="00434286"/>
    <w:rsid w:val="00436EF6"/>
    <w:rsid w:val="004408AC"/>
    <w:rsid w:val="00441303"/>
    <w:rsid w:val="00441C1F"/>
    <w:rsid w:val="0044685D"/>
    <w:rsid w:val="00450B34"/>
    <w:rsid w:val="004567F6"/>
    <w:rsid w:val="004605F4"/>
    <w:rsid w:val="0046388A"/>
    <w:rsid w:val="004643EC"/>
    <w:rsid w:val="0046535E"/>
    <w:rsid w:val="0047037B"/>
    <w:rsid w:val="004732AD"/>
    <w:rsid w:val="004734BD"/>
    <w:rsid w:val="00474CDC"/>
    <w:rsid w:val="00475665"/>
    <w:rsid w:val="00476902"/>
    <w:rsid w:val="00476973"/>
    <w:rsid w:val="00476E9D"/>
    <w:rsid w:val="0048021F"/>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1935"/>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425A"/>
    <w:rsid w:val="00505175"/>
    <w:rsid w:val="00514C12"/>
    <w:rsid w:val="005152B6"/>
    <w:rsid w:val="00515E6E"/>
    <w:rsid w:val="00533C80"/>
    <w:rsid w:val="0053494B"/>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3C21"/>
    <w:rsid w:val="00574A35"/>
    <w:rsid w:val="00577350"/>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27E3"/>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E51DD"/>
    <w:rsid w:val="005E7AC0"/>
    <w:rsid w:val="005F14BB"/>
    <w:rsid w:val="005F221A"/>
    <w:rsid w:val="005F3F8E"/>
    <w:rsid w:val="00601167"/>
    <w:rsid w:val="0060277C"/>
    <w:rsid w:val="00603289"/>
    <w:rsid w:val="0060561D"/>
    <w:rsid w:val="00606A7F"/>
    <w:rsid w:val="00607A8C"/>
    <w:rsid w:val="00607C0B"/>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3394"/>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51D"/>
    <w:rsid w:val="00665D1E"/>
    <w:rsid w:val="006665EF"/>
    <w:rsid w:val="0066780C"/>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480"/>
    <w:rsid w:val="006A15C8"/>
    <w:rsid w:val="006A1D1A"/>
    <w:rsid w:val="006A3D60"/>
    <w:rsid w:val="006A6DA8"/>
    <w:rsid w:val="006A7149"/>
    <w:rsid w:val="006B1A32"/>
    <w:rsid w:val="006B2416"/>
    <w:rsid w:val="006B296B"/>
    <w:rsid w:val="006B363E"/>
    <w:rsid w:val="006B3CAC"/>
    <w:rsid w:val="006B3E9E"/>
    <w:rsid w:val="006B3F1F"/>
    <w:rsid w:val="006B4635"/>
    <w:rsid w:val="006B55D4"/>
    <w:rsid w:val="006B61DB"/>
    <w:rsid w:val="006B6AFC"/>
    <w:rsid w:val="006B7507"/>
    <w:rsid w:val="006B7E28"/>
    <w:rsid w:val="006C0F78"/>
    <w:rsid w:val="006C1833"/>
    <w:rsid w:val="006C31E6"/>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3DE5"/>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1E0"/>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B1623"/>
    <w:rsid w:val="007C27B3"/>
    <w:rsid w:val="007C2B39"/>
    <w:rsid w:val="007C3AD5"/>
    <w:rsid w:val="007C6B2C"/>
    <w:rsid w:val="007D32A6"/>
    <w:rsid w:val="007D5E24"/>
    <w:rsid w:val="007D7F6B"/>
    <w:rsid w:val="007E13BF"/>
    <w:rsid w:val="007E5890"/>
    <w:rsid w:val="007E6302"/>
    <w:rsid w:val="007F1FFB"/>
    <w:rsid w:val="007F2642"/>
    <w:rsid w:val="007F57E4"/>
    <w:rsid w:val="007F7822"/>
    <w:rsid w:val="00801A04"/>
    <w:rsid w:val="00805B74"/>
    <w:rsid w:val="00805BC2"/>
    <w:rsid w:val="00806389"/>
    <w:rsid w:val="00806927"/>
    <w:rsid w:val="00811C82"/>
    <w:rsid w:val="00815B8C"/>
    <w:rsid w:val="00816230"/>
    <w:rsid w:val="0082127A"/>
    <w:rsid w:val="00822728"/>
    <w:rsid w:val="00822792"/>
    <w:rsid w:val="00824457"/>
    <w:rsid w:val="00824818"/>
    <w:rsid w:val="00825384"/>
    <w:rsid w:val="00831E0C"/>
    <w:rsid w:val="00831F40"/>
    <w:rsid w:val="00832612"/>
    <w:rsid w:val="00833174"/>
    <w:rsid w:val="008344F9"/>
    <w:rsid w:val="00835528"/>
    <w:rsid w:val="00835ACC"/>
    <w:rsid w:val="00840EDE"/>
    <w:rsid w:val="008426C0"/>
    <w:rsid w:val="0084539C"/>
    <w:rsid w:val="00846FF4"/>
    <w:rsid w:val="00850F59"/>
    <w:rsid w:val="00853735"/>
    <w:rsid w:val="00853BC9"/>
    <w:rsid w:val="00854FBE"/>
    <w:rsid w:val="008607C9"/>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96697"/>
    <w:rsid w:val="008A1779"/>
    <w:rsid w:val="008A22C0"/>
    <w:rsid w:val="008A26D1"/>
    <w:rsid w:val="008A37D9"/>
    <w:rsid w:val="008A78C5"/>
    <w:rsid w:val="008B2DD7"/>
    <w:rsid w:val="008B3EED"/>
    <w:rsid w:val="008B450F"/>
    <w:rsid w:val="008B6855"/>
    <w:rsid w:val="008B6E0E"/>
    <w:rsid w:val="008C067F"/>
    <w:rsid w:val="008C5F97"/>
    <w:rsid w:val="008D00C3"/>
    <w:rsid w:val="008D0A59"/>
    <w:rsid w:val="008D3E51"/>
    <w:rsid w:val="008D4540"/>
    <w:rsid w:val="008D78EA"/>
    <w:rsid w:val="008E5946"/>
    <w:rsid w:val="008E6C5A"/>
    <w:rsid w:val="008E6CE3"/>
    <w:rsid w:val="008F4428"/>
    <w:rsid w:val="008F4BAB"/>
    <w:rsid w:val="008F4CFB"/>
    <w:rsid w:val="008F6876"/>
    <w:rsid w:val="008F771B"/>
    <w:rsid w:val="00901C19"/>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0644"/>
    <w:rsid w:val="009415D2"/>
    <w:rsid w:val="0094353A"/>
    <w:rsid w:val="0095082C"/>
    <w:rsid w:val="00950E12"/>
    <w:rsid w:val="00952676"/>
    <w:rsid w:val="00954079"/>
    <w:rsid w:val="0095414F"/>
    <w:rsid w:val="00955B47"/>
    <w:rsid w:val="00957980"/>
    <w:rsid w:val="00957EDE"/>
    <w:rsid w:val="00960FDE"/>
    <w:rsid w:val="009610EC"/>
    <w:rsid w:val="009632D5"/>
    <w:rsid w:val="00963722"/>
    <w:rsid w:val="009639D3"/>
    <w:rsid w:val="00963F1A"/>
    <w:rsid w:val="009643A4"/>
    <w:rsid w:val="00964447"/>
    <w:rsid w:val="00966B00"/>
    <w:rsid w:val="00970774"/>
    <w:rsid w:val="0097085F"/>
    <w:rsid w:val="00972A4D"/>
    <w:rsid w:val="009831D4"/>
    <w:rsid w:val="00985A3A"/>
    <w:rsid w:val="00992D11"/>
    <w:rsid w:val="0099410F"/>
    <w:rsid w:val="0099486A"/>
    <w:rsid w:val="009A43E9"/>
    <w:rsid w:val="009A559A"/>
    <w:rsid w:val="009A5EBC"/>
    <w:rsid w:val="009A6A84"/>
    <w:rsid w:val="009A6D73"/>
    <w:rsid w:val="009A78AF"/>
    <w:rsid w:val="009B102E"/>
    <w:rsid w:val="009B5EE5"/>
    <w:rsid w:val="009B60FA"/>
    <w:rsid w:val="009B7520"/>
    <w:rsid w:val="009C1D2F"/>
    <w:rsid w:val="009C252E"/>
    <w:rsid w:val="009C5226"/>
    <w:rsid w:val="009D0B29"/>
    <w:rsid w:val="009D35AE"/>
    <w:rsid w:val="009D41E8"/>
    <w:rsid w:val="009D63F7"/>
    <w:rsid w:val="009E0CCA"/>
    <w:rsid w:val="009E141F"/>
    <w:rsid w:val="009E4023"/>
    <w:rsid w:val="009E7454"/>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69D3"/>
    <w:rsid w:val="00A07F0F"/>
    <w:rsid w:val="00A105F1"/>
    <w:rsid w:val="00A125D3"/>
    <w:rsid w:val="00A12E08"/>
    <w:rsid w:val="00A135E9"/>
    <w:rsid w:val="00A13855"/>
    <w:rsid w:val="00A14DC8"/>
    <w:rsid w:val="00A14F35"/>
    <w:rsid w:val="00A15A44"/>
    <w:rsid w:val="00A20DA1"/>
    <w:rsid w:val="00A25173"/>
    <w:rsid w:val="00A26C2C"/>
    <w:rsid w:val="00A304E1"/>
    <w:rsid w:val="00A30718"/>
    <w:rsid w:val="00A31A19"/>
    <w:rsid w:val="00A329AB"/>
    <w:rsid w:val="00A343E4"/>
    <w:rsid w:val="00A3477C"/>
    <w:rsid w:val="00A365DC"/>
    <w:rsid w:val="00A37333"/>
    <w:rsid w:val="00A42940"/>
    <w:rsid w:val="00A459F7"/>
    <w:rsid w:val="00A45EF8"/>
    <w:rsid w:val="00A4669C"/>
    <w:rsid w:val="00A47838"/>
    <w:rsid w:val="00A47FDB"/>
    <w:rsid w:val="00A51178"/>
    <w:rsid w:val="00A54189"/>
    <w:rsid w:val="00A54B0F"/>
    <w:rsid w:val="00A54D51"/>
    <w:rsid w:val="00A562E4"/>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397C"/>
    <w:rsid w:val="00A83D05"/>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2BFE"/>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5496"/>
    <w:rsid w:val="00B062A8"/>
    <w:rsid w:val="00B07131"/>
    <w:rsid w:val="00B1084D"/>
    <w:rsid w:val="00B11D79"/>
    <w:rsid w:val="00B12A41"/>
    <w:rsid w:val="00B1436B"/>
    <w:rsid w:val="00B14915"/>
    <w:rsid w:val="00B14B00"/>
    <w:rsid w:val="00B1550E"/>
    <w:rsid w:val="00B173FA"/>
    <w:rsid w:val="00B1748F"/>
    <w:rsid w:val="00B17E9D"/>
    <w:rsid w:val="00B20237"/>
    <w:rsid w:val="00B20FC2"/>
    <w:rsid w:val="00B21DA9"/>
    <w:rsid w:val="00B247AD"/>
    <w:rsid w:val="00B25B69"/>
    <w:rsid w:val="00B27631"/>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96B"/>
    <w:rsid w:val="00BC5CA1"/>
    <w:rsid w:val="00BC7926"/>
    <w:rsid w:val="00BC7F40"/>
    <w:rsid w:val="00BD0493"/>
    <w:rsid w:val="00BD09D3"/>
    <w:rsid w:val="00BD1F75"/>
    <w:rsid w:val="00BD46DD"/>
    <w:rsid w:val="00BD68E2"/>
    <w:rsid w:val="00BE302B"/>
    <w:rsid w:val="00BE314A"/>
    <w:rsid w:val="00BE4BF5"/>
    <w:rsid w:val="00BE5835"/>
    <w:rsid w:val="00BF58A3"/>
    <w:rsid w:val="00BF6931"/>
    <w:rsid w:val="00BF6FFB"/>
    <w:rsid w:val="00C0415A"/>
    <w:rsid w:val="00C04958"/>
    <w:rsid w:val="00C05DC5"/>
    <w:rsid w:val="00C104EA"/>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845B5"/>
    <w:rsid w:val="00C90D89"/>
    <w:rsid w:val="00C911BB"/>
    <w:rsid w:val="00C91AAF"/>
    <w:rsid w:val="00C920E7"/>
    <w:rsid w:val="00C949BA"/>
    <w:rsid w:val="00C94AA3"/>
    <w:rsid w:val="00C95866"/>
    <w:rsid w:val="00C96246"/>
    <w:rsid w:val="00C97DD9"/>
    <w:rsid w:val="00CA0805"/>
    <w:rsid w:val="00CA4647"/>
    <w:rsid w:val="00CA7130"/>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05DC6"/>
    <w:rsid w:val="00D11637"/>
    <w:rsid w:val="00D1238E"/>
    <w:rsid w:val="00D12EA5"/>
    <w:rsid w:val="00D13895"/>
    <w:rsid w:val="00D1496F"/>
    <w:rsid w:val="00D14AF3"/>
    <w:rsid w:val="00D15FAC"/>
    <w:rsid w:val="00D162AF"/>
    <w:rsid w:val="00D241AE"/>
    <w:rsid w:val="00D25BD3"/>
    <w:rsid w:val="00D26168"/>
    <w:rsid w:val="00D2751F"/>
    <w:rsid w:val="00D27853"/>
    <w:rsid w:val="00D27F94"/>
    <w:rsid w:val="00D30981"/>
    <w:rsid w:val="00D3343B"/>
    <w:rsid w:val="00D33529"/>
    <w:rsid w:val="00D3399E"/>
    <w:rsid w:val="00D3548F"/>
    <w:rsid w:val="00D36338"/>
    <w:rsid w:val="00D3757D"/>
    <w:rsid w:val="00D416DE"/>
    <w:rsid w:val="00D417D2"/>
    <w:rsid w:val="00D417E3"/>
    <w:rsid w:val="00D42229"/>
    <w:rsid w:val="00D422FD"/>
    <w:rsid w:val="00D431C4"/>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5497"/>
    <w:rsid w:val="00DB708A"/>
    <w:rsid w:val="00DC0771"/>
    <w:rsid w:val="00DC1ADF"/>
    <w:rsid w:val="00DC4659"/>
    <w:rsid w:val="00DC6355"/>
    <w:rsid w:val="00DC6687"/>
    <w:rsid w:val="00DD1123"/>
    <w:rsid w:val="00DD1CCD"/>
    <w:rsid w:val="00DD2419"/>
    <w:rsid w:val="00DD41D7"/>
    <w:rsid w:val="00DD6621"/>
    <w:rsid w:val="00DD79CB"/>
    <w:rsid w:val="00DD7B03"/>
    <w:rsid w:val="00DE2713"/>
    <w:rsid w:val="00DE27E2"/>
    <w:rsid w:val="00DF2031"/>
    <w:rsid w:val="00DF2C4F"/>
    <w:rsid w:val="00DF423A"/>
    <w:rsid w:val="00DF5223"/>
    <w:rsid w:val="00DF6961"/>
    <w:rsid w:val="00E0018C"/>
    <w:rsid w:val="00E04848"/>
    <w:rsid w:val="00E07CD2"/>
    <w:rsid w:val="00E11F6D"/>
    <w:rsid w:val="00E14482"/>
    <w:rsid w:val="00E14536"/>
    <w:rsid w:val="00E15A8F"/>
    <w:rsid w:val="00E16F24"/>
    <w:rsid w:val="00E17ABA"/>
    <w:rsid w:val="00E21986"/>
    <w:rsid w:val="00E24EE9"/>
    <w:rsid w:val="00E27492"/>
    <w:rsid w:val="00E30366"/>
    <w:rsid w:val="00E308A9"/>
    <w:rsid w:val="00E34AC4"/>
    <w:rsid w:val="00E363AB"/>
    <w:rsid w:val="00E36AE2"/>
    <w:rsid w:val="00E40C6A"/>
    <w:rsid w:val="00E4145A"/>
    <w:rsid w:val="00E43ABC"/>
    <w:rsid w:val="00E451F3"/>
    <w:rsid w:val="00E466AC"/>
    <w:rsid w:val="00E46F22"/>
    <w:rsid w:val="00E50221"/>
    <w:rsid w:val="00E50811"/>
    <w:rsid w:val="00E51E5C"/>
    <w:rsid w:val="00E54314"/>
    <w:rsid w:val="00E5513E"/>
    <w:rsid w:val="00E55610"/>
    <w:rsid w:val="00E5698C"/>
    <w:rsid w:val="00E6371C"/>
    <w:rsid w:val="00E66427"/>
    <w:rsid w:val="00E671A6"/>
    <w:rsid w:val="00E703A3"/>
    <w:rsid w:val="00E70DD7"/>
    <w:rsid w:val="00E712AE"/>
    <w:rsid w:val="00E72D92"/>
    <w:rsid w:val="00E7371A"/>
    <w:rsid w:val="00E77828"/>
    <w:rsid w:val="00E77D94"/>
    <w:rsid w:val="00E80A1E"/>
    <w:rsid w:val="00E81AF2"/>
    <w:rsid w:val="00E827D6"/>
    <w:rsid w:val="00E832FA"/>
    <w:rsid w:val="00E83647"/>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56C2"/>
    <w:rsid w:val="00EE7D3C"/>
    <w:rsid w:val="00EE7EB5"/>
    <w:rsid w:val="00EF3E1E"/>
    <w:rsid w:val="00EF412F"/>
    <w:rsid w:val="00EF42B7"/>
    <w:rsid w:val="00EF4548"/>
    <w:rsid w:val="00EF6D17"/>
    <w:rsid w:val="00EF734F"/>
    <w:rsid w:val="00EF78BB"/>
    <w:rsid w:val="00F01D02"/>
    <w:rsid w:val="00F02FA9"/>
    <w:rsid w:val="00F0637D"/>
    <w:rsid w:val="00F06B9F"/>
    <w:rsid w:val="00F06C07"/>
    <w:rsid w:val="00F0733B"/>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1E15"/>
    <w:rsid w:val="00F324B2"/>
    <w:rsid w:val="00F33A82"/>
    <w:rsid w:val="00F34183"/>
    <w:rsid w:val="00F44EBD"/>
    <w:rsid w:val="00F461C9"/>
    <w:rsid w:val="00F465C3"/>
    <w:rsid w:val="00F467F2"/>
    <w:rsid w:val="00F515DF"/>
    <w:rsid w:val="00F53673"/>
    <w:rsid w:val="00F54456"/>
    <w:rsid w:val="00F5738B"/>
    <w:rsid w:val="00F60818"/>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2D54"/>
    <w:rsid w:val="00FC678E"/>
    <w:rsid w:val="00FC6872"/>
    <w:rsid w:val="00FD0084"/>
    <w:rsid w:val="00FD23D4"/>
    <w:rsid w:val="00FD2714"/>
    <w:rsid w:val="00FD52F6"/>
    <w:rsid w:val="00FE2367"/>
    <w:rsid w:val="00FE3A9C"/>
    <w:rsid w:val="00FE78CE"/>
    <w:rsid w:val="00FE7D2D"/>
    <w:rsid w:val="00FF1044"/>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970774"/>
    <w:pPr>
      <w:spacing w:line="240" w:lineRule="auto"/>
      <w:jc w:val="left"/>
    </w:pPr>
    <w:rPr>
      <w:rFonts w:ascii="Consolas" w:hAnsi="Consolas" w:cs="Consolas"/>
      <w:sz w:val="18"/>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 w:type="character" w:styleId="Hyperlink">
    <w:name w:val="Hyperlink"/>
    <w:basedOn w:val="DefaultParagraphFont"/>
    <w:uiPriority w:val="99"/>
    <w:unhideWhenUsed/>
    <w:rsid w:val="005152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4.xml"/><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chart" Target="charts/chart12.xm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7.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ambrospetrou/fdb.git" TargetMode="External"/><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4.png"/><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chart" Target="charts/chart14.xml"/><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chart" Target="charts/chart9.xml"/><Relationship Id="rId44" Type="http://schemas.openxmlformats.org/officeDocument/2006/relationships/image" Target="media/image1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3.xm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420625352"/>
        <c:axId val="420625744"/>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420626528"/>
        <c:axId val="420626136"/>
      </c:lineChart>
      <c:catAx>
        <c:axId val="42062535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5744"/>
        <c:crosses val="autoZero"/>
        <c:auto val="1"/>
        <c:lblAlgn val="ctr"/>
        <c:lblOffset val="100"/>
        <c:noMultiLvlLbl val="0"/>
      </c:catAx>
      <c:valAx>
        <c:axId val="420625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5352"/>
        <c:crosses val="autoZero"/>
        <c:crossBetween val="between"/>
      </c:valAx>
      <c:valAx>
        <c:axId val="42062613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6528"/>
        <c:crosses val="max"/>
        <c:crossBetween val="between"/>
      </c:valAx>
      <c:catAx>
        <c:axId val="420626528"/>
        <c:scaling>
          <c:orientation val="minMax"/>
        </c:scaling>
        <c:delete val="1"/>
        <c:axPos val="b"/>
        <c:numFmt formatCode="General" sourceLinked="1"/>
        <c:majorTickMark val="none"/>
        <c:minorTickMark val="none"/>
        <c:tickLblPos val="nextTo"/>
        <c:crossAx val="42062613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655884808"/>
        <c:axId val="655886768"/>
      </c:lineChart>
      <c:catAx>
        <c:axId val="655884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6768"/>
        <c:crossesAt val="1.0000000000000002E-2"/>
        <c:auto val="1"/>
        <c:lblAlgn val="ctr"/>
        <c:lblOffset val="100"/>
        <c:noMultiLvlLbl val="0"/>
      </c:catAx>
      <c:valAx>
        <c:axId val="65588676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655885592"/>
        <c:axId val="655886376"/>
      </c:barChart>
      <c:catAx>
        <c:axId val="655885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6376"/>
        <c:crossesAt val="1.0000000000000002E-3"/>
        <c:auto val="1"/>
        <c:lblAlgn val="ctr"/>
        <c:lblOffset val="100"/>
        <c:noMultiLvlLbl val="0"/>
      </c:catAx>
      <c:valAx>
        <c:axId val="65588637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5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628721896"/>
        <c:axId val="628719936"/>
      </c:lineChart>
      <c:catAx>
        <c:axId val="628721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9936"/>
        <c:crossesAt val="1.0000000000000002E-2"/>
        <c:auto val="1"/>
        <c:lblAlgn val="ctr"/>
        <c:lblOffset val="100"/>
        <c:noMultiLvlLbl val="0"/>
      </c:catAx>
      <c:valAx>
        <c:axId val="628719936"/>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1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628720720"/>
        <c:axId val="628723072"/>
      </c:barChart>
      <c:catAx>
        <c:axId val="628720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3072"/>
        <c:crosses val="autoZero"/>
        <c:auto val="1"/>
        <c:lblAlgn val="ctr"/>
        <c:lblOffset val="100"/>
        <c:noMultiLvlLbl val="0"/>
      </c:catAx>
      <c:valAx>
        <c:axId val="628723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0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628721112"/>
        <c:axId val="628720328"/>
      </c:barChart>
      <c:catAx>
        <c:axId val="628721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0328"/>
        <c:crosses val="autoZero"/>
        <c:auto val="1"/>
        <c:lblAlgn val="ctr"/>
        <c:lblOffset val="100"/>
        <c:noMultiLvlLbl val="0"/>
      </c:catAx>
      <c:valAx>
        <c:axId val="628720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11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628708960"/>
        <c:axId val="628709352"/>
      </c:barChart>
      <c:catAx>
        <c:axId val="628708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9352"/>
        <c:crosses val="autoZero"/>
        <c:auto val="1"/>
        <c:lblAlgn val="ctr"/>
        <c:lblOffset val="100"/>
        <c:noMultiLvlLbl val="0"/>
      </c:catAx>
      <c:valAx>
        <c:axId val="628709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628714840"/>
        <c:axId val="628709744"/>
      </c:barChart>
      <c:catAx>
        <c:axId val="628714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09744"/>
        <c:crosses val="autoZero"/>
        <c:auto val="1"/>
        <c:lblAlgn val="ctr"/>
        <c:lblOffset val="100"/>
        <c:noMultiLvlLbl val="0"/>
      </c:catAx>
      <c:valAx>
        <c:axId val="628709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4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420627704"/>
        <c:axId val="420628096"/>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420626920"/>
        <c:axId val="420620648"/>
      </c:lineChart>
      <c:catAx>
        <c:axId val="42062770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8096"/>
        <c:crosses val="autoZero"/>
        <c:auto val="1"/>
        <c:lblAlgn val="ctr"/>
        <c:lblOffset val="100"/>
        <c:noMultiLvlLbl val="0"/>
      </c:catAx>
      <c:valAx>
        <c:axId val="420628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7704"/>
        <c:crosses val="autoZero"/>
        <c:crossBetween val="between"/>
      </c:valAx>
      <c:valAx>
        <c:axId val="42062064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6920"/>
        <c:crosses val="max"/>
        <c:crossBetween val="between"/>
      </c:valAx>
      <c:catAx>
        <c:axId val="420626920"/>
        <c:scaling>
          <c:orientation val="minMax"/>
        </c:scaling>
        <c:delete val="1"/>
        <c:axPos val="b"/>
        <c:numFmt formatCode="General" sourceLinked="1"/>
        <c:majorTickMark val="none"/>
        <c:minorTickMark val="none"/>
        <c:tickLblPos val="nextTo"/>
        <c:crossAx val="42062064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655873048"/>
        <c:axId val="655875792"/>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655882456"/>
        <c:axId val="655880104"/>
      </c:lineChart>
      <c:catAx>
        <c:axId val="655873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5792"/>
        <c:crosses val="autoZero"/>
        <c:auto val="1"/>
        <c:lblAlgn val="ctr"/>
        <c:lblOffset val="100"/>
        <c:noMultiLvlLbl val="0"/>
      </c:catAx>
      <c:valAx>
        <c:axId val="65587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048"/>
        <c:crosses val="autoZero"/>
        <c:crossBetween val="between"/>
      </c:valAx>
      <c:valAx>
        <c:axId val="65588010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2456"/>
        <c:crosses val="max"/>
        <c:crossBetween val="between"/>
      </c:valAx>
      <c:catAx>
        <c:axId val="655882456"/>
        <c:scaling>
          <c:orientation val="minMax"/>
        </c:scaling>
        <c:delete val="1"/>
        <c:axPos val="b"/>
        <c:numFmt formatCode="General" sourceLinked="1"/>
        <c:majorTickMark val="none"/>
        <c:minorTickMark val="none"/>
        <c:tickLblPos val="nextTo"/>
        <c:crossAx val="65588010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655878144"/>
        <c:axId val="655873440"/>
      </c:lineChart>
      <c:catAx>
        <c:axId val="655878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440"/>
        <c:crosses val="autoZero"/>
        <c:auto val="1"/>
        <c:lblAlgn val="ctr"/>
        <c:lblOffset val="100"/>
        <c:noMultiLvlLbl val="0"/>
      </c:catAx>
      <c:valAx>
        <c:axId val="6558734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655881672"/>
        <c:axId val="655882848"/>
      </c:barChart>
      <c:catAx>
        <c:axId val="655881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2848"/>
        <c:crosses val="autoZero"/>
        <c:auto val="1"/>
        <c:lblAlgn val="ctr"/>
        <c:lblOffset val="100"/>
        <c:noMultiLvlLbl val="0"/>
      </c:catAx>
      <c:valAx>
        <c:axId val="65588284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1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655875008"/>
        <c:axId val="655876184"/>
      </c:lineChart>
      <c:catAx>
        <c:axId val="6558750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184"/>
        <c:crosses val="autoZero"/>
        <c:auto val="1"/>
        <c:lblAlgn val="ctr"/>
        <c:lblOffset val="100"/>
        <c:noMultiLvlLbl val="0"/>
      </c:catAx>
      <c:valAx>
        <c:axId val="655876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5008"/>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655871088"/>
        <c:axId val="655876576"/>
      </c:lineChart>
      <c:catAx>
        <c:axId val="655871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576"/>
        <c:crosses val="autoZero"/>
        <c:auto val="1"/>
        <c:lblAlgn val="ctr"/>
        <c:lblOffset val="100"/>
        <c:noMultiLvlLbl val="0"/>
      </c:catAx>
      <c:valAx>
        <c:axId val="65587657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655877360"/>
        <c:axId val="655878928"/>
      </c:barChart>
      <c:catAx>
        <c:axId val="65587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928"/>
        <c:crosses val="autoZero"/>
        <c:auto val="1"/>
        <c:lblAlgn val="ctr"/>
        <c:lblOffset val="100"/>
        <c:noMultiLvlLbl val="0"/>
      </c:catAx>
      <c:valAx>
        <c:axId val="65587892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73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655884416"/>
        <c:axId val="655885200"/>
      </c:lineChart>
      <c:catAx>
        <c:axId val="655884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5200"/>
        <c:crossesAt val="1.0000000000000002E-3"/>
        <c:auto val="1"/>
        <c:lblAlgn val="ctr"/>
        <c:lblOffset val="100"/>
        <c:noMultiLvlLbl val="0"/>
      </c:catAx>
      <c:valAx>
        <c:axId val="65588520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3F44AC-FDAC-4BC8-B370-9324776EB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8</Pages>
  <Words>32466</Words>
  <Characters>175322</Characters>
  <Application>Microsoft Office Word</Application>
  <DocSecurity>0</DocSecurity>
  <Lines>1461</Lines>
  <Paragraphs>414</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207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277</cp:revision>
  <cp:lastPrinted>2015-09-01T00:10:00Z</cp:lastPrinted>
  <dcterms:created xsi:type="dcterms:W3CDTF">2015-08-31T23:18:00Z</dcterms:created>
  <dcterms:modified xsi:type="dcterms:W3CDTF">2015-09-0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